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9727050"/>
      <w:r w:rsidRPr="00CA4501">
        <w:t>Sadržaj</w:t>
      </w:r>
      <w:bookmarkEnd w:id="1"/>
    </w:p>
    <w:p w:rsidR="00F95C99"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49727050" w:history="1">
        <w:r w:rsidR="00F95C99" w:rsidRPr="009A7CB6">
          <w:rPr>
            <w:rStyle w:val="Hyperlink"/>
          </w:rPr>
          <w:t>Sadržaj</w:t>
        </w:r>
        <w:r w:rsidR="00F95C99">
          <w:rPr>
            <w:webHidden/>
          </w:rPr>
          <w:tab/>
        </w:r>
        <w:r w:rsidR="00F95C99">
          <w:rPr>
            <w:webHidden/>
          </w:rPr>
          <w:fldChar w:fldCharType="begin"/>
        </w:r>
        <w:r w:rsidR="00F95C99">
          <w:rPr>
            <w:webHidden/>
          </w:rPr>
          <w:instrText xml:space="preserve"> PAGEREF _Toc49727050 \h </w:instrText>
        </w:r>
        <w:r w:rsidR="00F95C99">
          <w:rPr>
            <w:webHidden/>
          </w:rPr>
        </w:r>
        <w:r w:rsidR="00F95C99">
          <w:rPr>
            <w:webHidden/>
          </w:rPr>
          <w:fldChar w:fldCharType="separate"/>
        </w:r>
        <w:r w:rsidR="00F95C99">
          <w:rPr>
            <w:webHidden/>
          </w:rPr>
          <w:t>iii</w:t>
        </w:r>
        <w:r w:rsidR="00F95C99">
          <w:rPr>
            <w:webHidden/>
          </w:rPr>
          <w:fldChar w:fldCharType="end"/>
        </w:r>
      </w:hyperlink>
    </w:p>
    <w:p w:rsidR="00F95C99" w:rsidRDefault="00F95C99">
      <w:pPr>
        <w:pStyle w:val="TOC1"/>
        <w:rPr>
          <w:rFonts w:asciiTheme="minorHAnsi" w:eastAsiaTheme="minorEastAsia" w:hAnsiTheme="minorHAnsi" w:cstheme="minorBidi"/>
        </w:rPr>
      </w:pPr>
      <w:hyperlink w:anchor="_Toc49727051" w:history="1">
        <w:r w:rsidRPr="009A7CB6">
          <w:rPr>
            <w:rStyle w:val="Hyperlink"/>
          </w:rPr>
          <w:t>1.</w:t>
        </w:r>
        <w:r>
          <w:rPr>
            <w:rFonts w:asciiTheme="minorHAnsi" w:eastAsiaTheme="minorEastAsia" w:hAnsiTheme="minorHAnsi" w:cstheme="minorBidi"/>
          </w:rPr>
          <w:tab/>
        </w:r>
        <w:r w:rsidRPr="009A7CB6">
          <w:rPr>
            <w:rStyle w:val="Hyperlink"/>
          </w:rPr>
          <w:t>Uvod</w:t>
        </w:r>
        <w:r>
          <w:rPr>
            <w:webHidden/>
          </w:rPr>
          <w:tab/>
        </w:r>
        <w:r>
          <w:rPr>
            <w:webHidden/>
          </w:rPr>
          <w:fldChar w:fldCharType="begin"/>
        </w:r>
        <w:r>
          <w:rPr>
            <w:webHidden/>
          </w:rPr>
          <w:instrText xml:space="preserve"> PAGEREF _Toc49727051 \h </w:instrText>
        </w:r>
        <w:r>
          <w:rPr>
            <w:webHidden/>
          </w:rPr>
        </w:r>
        <w:r>
          <w:rPr>
            <w:webHidden/>
          </w:rPr>
          <w:fldChar w:fldCharType="separate"/>
        </w:r>
        <w:r>
          <w:rPr>
            <w:webHidden/>
          </w:rPr>
          <w:t>1</w:t>
        </w:r>
        <w:r>
          <w:rPr>
            <w:webHidden/>
          </w:rPr>
          <w:fldChar w:fldCharType="end"/>
        </w:r>
      </w:hyperlink>
    </w:p>
    <w:p w:rsidR="00F95C99" w:rsidRDefault="00F95C99">
      <w:pPr>
        <w:pStyle w:val="TOC1"/>
        <w:rPr>
          <w:rFonts w:asciiTheme="minorHAnsi" w:eastAsiaTheme="minorEastAsia" w:hAnsiTheme="minorHAnsi" w:cstheme="minorBidi"/>
        </w:rPr>
      </w:pPr>
      <w:hyperlink w:anchor="_Toc49727052" w:history="1">
        <w:r w:rsidRPr="009A7CB6">
          <w:rPr>
            <w:rStyle w:val="Hyperlink"/>
          </w:rPr>
          <w:t>2.</w:t>
        </w:r>
        <w:r>
          <w:rPr>
            <w:rFonts w:asciiTheme="minorHAnsi" w:eastAsiaTheme="minorEastAsia" w:hAnsiTheme="minorHAnsi" w:cstheme="minorBidi"/>
          </w:rPr>
          <w:tab/>
        </w:r>
        <w:r w:rsidRPr="009A7CB6">
          <w:rPr>
            <w:rStyle w:val="Hyperlink"/>
          </w:rPr>
          <w:t>Dnevnički zapisi i njihova svrha</w:t>
        </w:r>
        <w:r>
          <w:rPr>
            <w:webHidden/>
          </w:rPr>
          <w:tab/>
        </w:r>
        <w:r>
          <w:rPr>
            <w:webHidden/>
          </w:rPr>
          <w:fldChar w:fldCharType="begin"/>
        </w:r>
        <w:r>
          <w:rPr>
            <w:webHidden/>
          </w:rPr>
          <w:instrText xml:space="preserve"> PAGEREF _Toc49727052 \h </w:instrText>
        </w:r>
        <w:r>
          <w:rPr>
            <w:webHidden/>
          </w:rPr>
        </w:r>
        <w:r>
          <w:rPr>
            <w:webHidden/>
          </w:rPr>
          <w:fldChar w:fldCharType="separate"/>
        </w:r>
        <w:r>
          <w:rPr>
            <w:webHidden/>
          </w:rPr>
          <w:t>2</w:t>
        </w:r>
        <w:r>
          <w:rPr>
            <w:webHidden/>
          </w:rPr>
          <w:fldChar w:fldCharType="end"/>
        </w:r>
      </w:hyperlink>
    </w:p>
    <w:p w:rsidR="00F95C99" w:rsidRDefault="00F95C99">
      <w:pPr>
        <w:pStyle w:val="TOC2"/>
        <w:rPr>
          <w:rFonts w:asciiTheme="minorHAnsi" w:eastAsiaTheme="minorEastAsia" w:hAnsiTheme="minorHAnsi" w:cstheme="minorBidi"/>
          <w:noProof/>
          <w:sz w:val="22"/>
          <w:szCs w:val="22"/>
        </w:rPr>
      </w:pPr>
      <w:hyperlink w:anchor="_Toc49727053" w:history="1">
        <w:r w:rsidRPr="009A7CB6">
          <w:rPr>
            <w:rStyle w:val="Hyperlink"/>
            <w:noProof/>
          </w:rPr>
          <w:t>2.1.</w:t>
        </w:r>
        <w:r>
          <w:rPr>
            <w:rFonts w:asciiTheme="minorHAnsi" w:eastAsiaTheme="minorEastAsia" w:hAnsiTheme="minorHAnsi" w:cstheme="minorBidi"/>
            <w:noProof/>
            <w:sz w:val="22"/>
            <w:szCs w:val="22"/>
          </w:rPr>
          <w:tab/>
        </w:r>
        <w:r w:rsidRPr="009A7CB6">
          <w:rPr>
            <w:rStyle w:val="Hyperlink"/>
            <w:noProof/>
          </w:rPr>
          <w:t>Dnevnički zapisi na osobnim računalima</w:t>
        </w:r>
        <w:r>
          <w:rPr>
            <w:noProof/>
            <w:webHidden/>
          </w:rPr>
          <w:tab/>
        </w:r>
        <w:r>
          <w:rPr>
            <w:noProof/>
            <w:webHidden/>
          </w:rPr>
          <w:fldChar w:fldCharType="begin"/>
        </w:r>
        <w:r>
          <w:rPr>
            <w:noProof/>
            <w:webHidden/>
          </w:rPr>
          <w:instrText xml:space="preserve"> PAGEREF _Toc49727053 \h </w:instrText>
        </w:r>
        <w:r>
          <w:rPr>
            <w:noProof/>
            <w:webHidden/>
          </w:rPr>
        </w:r>
        <w:r>
          <w:rPr>
            <w:noProof/>
            <w:webHidden/>
          </w:rPr>
          <w:fldChar w:fldCharType="separate"/>
        </w:r>
        <w:r>
          <w:rPr>
            <w:noProof/>
            <w:webHidden/>
          </w:rPr>
          <w:t>3</w:t>
        </w:r>
        <w:r>
          <w:rPr>
            <w:noProof/>
            <w:webHidden/>
          </w:rPr>
          <w:fldChar w:fldCharType="end"/>
        </w:r>
      </w:hyperlink>
    </w:p>
    <w:p w:rsidR="00F95C99" w:rsidRDefault="00F95C99">
      <w:pPr>
        <w:pStyle w:val="TOC3"/>
        <w:rPr>
          <w:rFonts w:asciiTheme="minorHAnsi" w:eastAsiaTheme="minorEastAsia" w:hAnsiTheme="minorHAnsi" w:cstheme="minorBidi"/>
          <w:noProof/>
          <w:sz w:val="22"/>
          <w:szCs w:val="22"/>
        </w:rPr>
      </w:pPr>
      <w:hyperlink w:anchor="_Toc49727054" w:history="1">
        <w:r w:rsidRPr="009A7CB6">
          <w:rPr>
            <w:rStyle w:val="Hyperlink"/>
            <w:noProof/>
          </w:rPr>
          <w:t>2.1.1.</w:t>
        </w:r>
        <w:r>
          <w:rPr>
            <w:rFonts w:asciiTheme="minorHAnsi" w:eastAsiaTheme="minorEastAsia" w:hAnsiTheme="minorHAnsi" w:cstheme="minorBidi"/>
            <w:noProof/>
            <w:sz w:val="22"/>
            <w:szCs w:val="22"/>
          </w:rPr>
          <w:tab/>
        </w:r>
        <w:r w:rsidRPr="009A7CB6">
          <w:rPr>
            <w:rStyle w:val="Hyperlink"/>
            <w:noProof/>
          </w:rPr>
          <w:t>Windows Event Viewer</w:t>
        </w:r>
        <w:r>
          <w:rPr>
            <w:noProof/>
            <w:webHidden/>
          </w:rPr>
          <w:tab/>
        </w:r>
        <w:r>
          <w:rPr>
            <w:noProof/>
            <w:webHidden/>
          </w:rPr>
          <w:fldChar w:fldCharType="begin"/>
        </w:r>
        <w:r>
          <w:rPr>
            <w:noProof/>
            <w:webHidden/>
          </w:rPr>
          <w:instrText xml:space="preserve"> PAGEREF _Toc49727054 \h </w:instrText>
        </w:r>
        <w:r>
          <w:rPr>
            <w:noProof/>
            <w:webHidden/>
          </w:rPr>
        </w:r>
        <w:r>
          <w:rPr>
            <w:noProof/>
            <w:webHidden/>
          </w:rPr>
          <w:fldChar w:fldCharType="separate"/>
        </w:r>
        <w:r>
          <w:rPr>
            <w:noProof/>
            <w:webHidden/>
          </w:rPr>
          <w:t>3</w:t>
        </w:r>
        <w:r>
          <w:rPr>
            <w:noProof/>
            <w:webHidden/>
          </w:rPr>
          <w:fldChar w:fldCharType="end"/>
        </w:r>
      </w:hyperlink>
    </w:p>
    <w:p w:rsidR="00F95C99" w:rsidRDefault="00F95C99">
      <w:pPr>
        <w:pStyle w:val="TOC3"/>
        <w:rPr>
          <w:rFonts w:asciiTheme="minorHAnsi" w:eastAsiaTheme="minorEastAsia" w:hAnsiTheme="minorHAnsi" w:cstheme="minorBidi"/>
          <w:noProof/>
          <w:sz w:val="22"/>
          <w:szCs w:val="22"/>
        </w:rPr>
      </w:pPr>
      <w:hyperlink w:anchor="_Toc49727055" w:history="1">
        <w:r w:rsidRPr="009A7CB6">
          <w:rPr>
            <w:rStyle w:val="Hyperlink"/>
            <w:noProof/>
          </w:rPr>
          <w:t>2.1.2.</w:t>
        </w:r>
        <w:r>
          <w:rPr>
            <w:rFonts w:asciiTheme="minorHAnsi" w:eastAsiaTheme="minorEastAsia" w:hAnsiTheme="minorHAnsi" w:cstheme="minorBidi"/>
            <w:noProof/>
            <w:sz w:val="22"/>
            <w:szCs w:val="22"/>
          </w:rPr>
          <w:tab/>
        </w:r>
        <w:r w:rsidRPr="009A7CB6">
          <w:rPr>
            <w:rStyle w:val="Hyperlink"/>
            <w:noProof/>
          </w:rPr>
          <w:t>Dnevnički zapisi na Linux platformama</w:t>
        </w:r>
        <w:r>
          <w:rPr>
            <w:noProof/>
            <w:webHidden/>
          </w:rPr>
          <w:tab/>
        </w:r>
        <w:r>
          <w:rPr>
            <w:noProof/>
            <w:webHidden/>
          </w:rPr>
          <w:fldChar w:fldCharType="begin"/>
        </w:r>
        <w:r>
          <w:rPr>
            <w:noProof/>
            <w:webHidden/>
          </w:rPr>
          <w:instrText xml:space="preserve"> PAGEREF _Toc49727055 \h </w:instrText>
        </w:r>
        <w:r>
          <w:rPr>
            <w:noProof/>
            <w:webHidden/>
          </w:rPr>
        </w:r>
        <w:r>
          <w:rPr>
            <w:noProof/>
            <w:webHidden/>
          </w:rPr>
          <w:fldChar w:fldCharType="separate"/>
        </w:r>
        <w:r>
          <w:rPr>
            <w:noProof/>
            <w:webHidden/>
          </w:rPr>
          <w:t>6</w:t>
        </w:r>
        <w:r>
          <w:rPr>
            <w:noProof/>
            <w:webHidden/>
          </w:rPr>
          <w:fldChar w:fldCharType="end"/>
        </w:r>
      </w:hyperlink>
    </w:p>
    <w:p w:rsidR="00F95C99" w:rsidRDefault="00F95C99">
      <w:pPr>
        <w:pStyle w:val="TOC2"/>
        <w:rPr>
          <w:rFonts w:asciiTheme="minorHAnsi" w:eastAsiaTheme="minorEastAsia" w:hAnsiTheme="minorHAnsi" w:cstheme="minorBidi"/>
          <w:noProof/>
          <w:sz w:val="22"/>
          <w:szCs w:val="22"/>
        </w:rPr>
      </w:pPr>
      <w:hyperlink w:anchor="_Toc49727056" w:history="1">
        <w:r w:rsidRPr="009A7CB6">
          <w:rPr>
            <w:rStyle w:val="Hyperlink"/>
            <w:noProof/>
          </w:rPr>
          <w:t>2.2.</w:t>
        </w:r>
        <w:r>
          <w:rPr>
            <w:rFonts w:asciiTheme="minorHAnsi" w:eastAsiaTheme="minorEastAsia" w:hAnsiTheme="minorHAnsi" w:cstheme="minorBidi"/>
            <w:noProof/>
            <w:sz w:val="22"/>
            <w:szCs w:val="22"/>
          </w:rPr>
          <w:tab/>
        </w:r>
        <w:r w:rsidRPr="009A7CB6">
          <w:rPr>
            <w:rStyle w:val="Hyperlink"/>
            <w:noProof/>
          </w:rPr>
          <w:t>Dnevnički zapisi na web poslužiteljima</w:t>
        </w:r>
        <w:r>
          <w:rPr>
            <w:noProof/>
            <w:webHidden/>
          </w:rPr>
          <w:tab/>
        </w:r>
        <w:r>
          <w:rPr>
            <w:noProof/>
            <w:webHidden/>
          </w:rPr>
          <w:fldChar w:fldCharType="begin"/>
        </w:r>
        <w:r>
          <w:rPr>
            <w:noProof/>
            <w:webHidden/>
          </w:rPr>
          <w:instrText xml:space="preserve"> PAGEREF _Toc49727056 \h </w:instrText>
        </w:r>
        <w:r>
          <w:rPr>
            <w:noProof/>
            <w:webHidden/>
          </w:rPr>
        </w:r>
        <w:r>
          <w:rPr>
            <w:noProof/>
            <w:webHidden/>
          </w:rPr>
          <w:fldChar w:fldCharType="separate"/>
        </w:r>
        <w:r>
          <w:rPr>
            <w:noProof/>
            <w:webHidden/>
          </w:rPr>
          <w:t>7</w:t>
        </w:r>
        <w:r>
          <w:rPr>
            <w:noProof/>
            <w:webHidden/>
          </w:rPr>
          <w:fldChar w:fldCharType="end"/>
        </w:r>
      </w:hyperlink>
    </w:p>
    <w:p w:rsidR="00F95C99" w:rsidRDefault="00F95C99">
      <w:pPr>
        <w:pStyle w:val="TOC3"/>
        <w:rPr>
          <w:rFonts w:asciiTheme="minorHAnsi" w:eastAsiaTheme="minorEastAsia" w:hAnsiTheme="minorHAnsi" w:cstheme="minorBidi"/>
          <w:noProof/>
          <w:sz w:val="22"/>
          <w:szCs w:val="22"/>
        </w:rPr>
      </w:pPr>
      <w:hyperlink w:anchor="_Toc49727057" w:history="1">
        <w:r w:rsidRPr="009A7CB6">
          <w:rPr>
            <w:rStyle w:val="Hyperlink"/>
            <w:noProof/>
          </w:rPr>
          <w:t>2.2.1.</w:t>
        </w:r>
        <w:r>
          <w:rPr>
            <w:rFonts w:asciiTheme="minorHAnsi" w:eastAsiaTheme="minorEastAsia" w:hAnsiTheme="minorHAnsi" w:cstheme="minorBidi"/>
            <w:noProof/>
            <w:sz w:val="22"/>
            <w:szCs w:val="22"/>
          </w:rPr>
          <w:tab/>
        </w:r>
        <w:r w:rsidRPr="009A7CB6">
          <w:rPr>
            <w:rStyle w:val="Hyperlink"/>
            <w:noProof/>
          </w:rPr>
          <w:t>Web poslužitelji</w:t>
        </w:r>
        <w:r>
          <w:rPr>
            <w:noProof/>
            <w:webHidden/>
          </w:rPr>
          <w:tab/>
        </w:r>
        <w:r>
          <w:rPr>
            <w:noProof/>
            <w:webHidden/>
          </w:rPr>
          <w:fldChar w:fldCharType="begin"/>
        </w:r>
        <w:r>
          <w:rPr>
            <w:noProof/>
            <w:webHidden/>
          </w:rPr>
          <w:instrText xml:space="preserve"> PAGEREF _Toc49727057 \h </w:instrText>
        </w:r>
        <w:r>
          <w:rPr>
            <w:noProof/>
            <w:webHidden/>
          </w:rPr>
        </w:r>
        <w:r>
          <w:rPr>
            <w:noProof/>
            <w:webHidden/>
          </w:rPr>
          <w:fldChar w:fldCharType="separate"/>
        </w:r>
        <w:r>
          <w:rPr>
            <w:noProof/>
            <w:webHidden/>
          </w:rPr>
          <w:t>8</w:t>
        </w:r>
        <w:r>
          <w:rPr>
            <w:noProof/>
            <w:webHidden/>
          </w:rPr>
          <w:fldChar w:fldCharType="end"/>
        </w:r>
      </w:hyperlink>
    </w:p>
    <w:p w:rsidR="00F95C99" w:rsidRDefault="00F95C99">
      <w:pPr>
        <w:pStyle w:val="TOC3"/>
        <w:rPr>
          <w:rFonts w:asciiTheme="minorHAnsi" w:eastAsiaTheme="minorEastAsia" w:hAnsiTheme="minorHAnsi" w:cstheme="minorBidi"/>
          <w:noProof/>
          <w:sz w:val="22"/>
          <w:szCs w:val="22"/>
        </w:rPr>
      </w:pPr>
      <w:hyperlink w:anchor="_Toc49727058" w:history="1">
        <w:r w:rsidRPr="009A7CB6">
          <w:rPr>
            <w:rStyle w:val="Hyperlink"/>
            <w:i/>
            <w:iCs/>
            <w:noProof/>
          </w:rPr>
          <w:t>2.2.2.</w:t>
        </w:r>
        <w:r>
          <w:rPr>
            <w:rFonts w:asciiTheme="minorHAnsi" w:eastAsiaTheme="minorEastAsia" w:hAnsiTheme="minorHAnsi" w:cstheme="minorBidi"/>
            <w:noProof/>
            <w:sz w:val="22"/>
            <w:szCs w:val="22"/>
          </w:rPr>
          <w:tab/>
        </w:r>
        <w:r w:rsidRPr="009A7CB6">
          <w:rPr>
            <w:rStyle w:val="Hyperlink"/>
            <w:i/>
            <w:iCs/>
            <w:noProof/>
          </w:rPr>
          <w:t>Common log format</w:t>
        </w:r>
        <w:r>
          <w:rPr>
            <w:noProof/>
            <w:webHidden/>
          </w:rPr>
          <w:tab/>
        </w:r>
        <w:r>
          <w:rPr>
            <w:noProof/>
            <w:webHidden/>
          </w:rPr>
          <w:fldChar w:fldCharType="begin"/>
        </w:r>
        <w:r>
          <w:rPr>
            <w:noProof/>
            <w:webHidden/>
          </w:rPr>
          <w:instrText xml:space="preserve"> PAGEREF _Toc49727058 \h </w:instrText>
        </w:r>
        <w:r>
          <w:rPr>
            <w:noProof/>
            <w:webHidden/>
          </w:rPr>
        </w:r>
        <w:r>
          <w:rPr>
            <w:noProof/>
            <w:webHidden/>
          </w:rPr>
          <w:fldChar w:fldCharType="separate"/>
        </w:r>
        <w:r>
          <w:rPr>
            <w:noProof/>
            <w:webHidden/>
          </w:rPr>
          <w:t>9</w:t>
        </w:r>
        <w:r>
          <w:rPr>
            <w:noProof/>
            <w:webHidden/>
          </w:rPr>
          <w:fldChar w:fldCharType="end"/>
        </w:r>
      </w:hyperlink>
    </w:p>
    <w:p w:rsidR="00F95C99" w:rsidRDefault="00F95C99">
      <w:pPr>
        <w:pStyle w:val="TOC3"/>
        <w:rPr>
          <w:rFonts w:asciiTheme="minorHAnsi" w:eastAsiaTheme="minorEastAsia" w:hAnsiTheme="minorHAnsi" w:cstheme="minorBidi"/>
          <w:noProof/>
          <w:sz w:val="22"/>
          <w:szCs w:val="22"/>
        </w:rPr>
      </w:pPr>
      <w:hyperlink w:anchor="_Toc49727059" w:history="1">
        <w:r w:rsidRPr="009A7CB6">
          <w:rPr>
            <w:rStyle w:val="Hyperlink"/>
            <w:i/>
            <w:iCs/>
            <w:noProof/>
          </w:rPr>
          <w:t>2.2.3.</w:t>
        </w:r>
        <w:r>
          <w:rPr>
            <w:rFonts w:asciiTheme="minorHAnsi" w:eastAsiaTheme="minorEastAsia" w:hAnsiTheme="minorHAnsi" w:cstheme="minorBidi"/>
            <w:noProof/>
            <w:sz w:val="22"/>
            <w:szCs w:val="22"/>
          </w:rPr>
          <w:tab/>
        </w:r>
        <w:r w:rsidRPr="009A7CB6">
          <w:rPr>
            <w:rStyle w:val="Hyperlink"/>
            <w:i/>
            <w:iCs/>
            <w:noProof/>
          </w:rPr>
          <w:t>Extended common log format</w:t>
        </w:r>
        <w:r>
          <w:rPr>
            <w:noProof/>
            <w:webHidden/>
          </w:rPr>
          <w:tab/>
        </w:r>
        <w:r>
          <w:rPr>
            <w:noProof/>
            <w:webHidden/>
          </w:rPr>
          <w:fldChar w:fldCharType="begin"/>
        </w:r>
        <w:r>
          <w:rPr>
            <w:noProof/>
            <w:webHidden/>
          </w:rPr>
          <w:instrText xml:space="preserve"> PAGEREF _Toc49727059 \h </w:instrText>
        </w:r>
        <w:r>
          <w:rPr>
            <w:noProof/>
            <w:webHidden/>
          </w:rPr>
        </w:r>
        <w:r>
          <w:rPr>
            <w:noProof/>
            <w:webHidden/>
          </w:rPr>
          <w:fldChar w:fldCharType="separate"/>
        </w:r>
        <w:r>
          <w:rPr>
            <w:noProof/>
            <w:webHidden/>
          </w:rPr>
          <w:t>10</w:t>
        </w:r>
        <w:r>
          <w:rPr>
            <w:noProof/>
            <w:webHidden/>
          </w:rPr>
          <w:fldChar w:fldCharType="end"/>
        </w:r>
      </w:hyperlink>
    </w:p>
    <w:p w:rsidR="00F95C99" w:rsidRDefault="00F95C99">
      <w:pPr>
        <w:pStyle w:val="TOC3"/>
        <w:rPr>
          <w:rFonts w:asciiTheme="minorHAnsi" w:eastAsiaTheme="minorEastAsia" w:hAnsiTheme="minorHAnsi" w:cstheme="minorBidi"/>
          <w:noProof/>
          <w:sz w:val="22"/>
          <w:szCs w:val="22"/>
        </w:rPr>
      </w:pPr>
      <w:hyperlink w:anchor="_Toc49727060" w:history="1">
        <w:r w:rsidRPr="009A7CB6">
          <w:rPr>
            <w:rStyle w:val="Hyperlink"/>
            <w:i/>
            <w:iCs/>
            <w:noProof/>
          </w:rPr>
          <w:t>2.2.4.</w:t>
        </w:r>
        <w:r>
          <w:rPr>
            <w:rFonts w:asciiTheme="minorHAnsi" w:eastAsiaTheme="minorEastAsia" w:hAnsiTheme="minorHAnsi" w:cstheme="minorBidi"/>
            <w:noProof/>
            <w:sz w:val="22"/>
            <w:szCs w:val="22"/>
          </w:rPr>
          <w:tab/>
        </w:r>
        <w:r w:rsidRPr="009A7CB6">
          <w:rPr>
            <w:rStyle w:val="Hyperlink"/>
            <w:i/>
            <w:iCs/>
            <w:noProof/>
          </w:rPr>
          <w:t>Microsoft IIS log format</w:t>
        </w:r>
        <w:r>
          <w:rPr>
            <w:noProof/>
            <w:webHidden/>
          </w:rPr>
          <w:tab/>
        </w:r>
        <w:r>
          <w:rPr>
            <w:noProof/>
            <w:webHidden/>
          </w:rPr>
          <w:fldChar w:fldCharType="begin"/>
        </w:r>
        <w:r>
          <w:rPr>
            <w:noProof/>
            <w:webHidden/>
          </w:rPr>
          <w:instrText xml:space="preserve"> PAGEREF _Toc49727060 \h </w:instrText>
        </w:r>
        <w:r>
          <w:rPr>
            <w:noProof/>
            <w:webHidden/>
          </w:rPr>
        </w:r>
        <w:r>
          <w:rPr>
            <w:noProof/>
            <w:webHidden/>
          </w:rPr>
          <w:fldChar w:fldCharType="separate"/>
        </w:r>
        <w:r>
          <w:rPr>
            <w:noProof/>
            <w:webHidden/>
          </w:rPr>
          <w:t>12</w:t>
        </w:r>
        <w:r>
          <w:rPr>
            <w:noProof/>
            <w:webHidden/>
          </w:rPr>
          <w:fldChar w:fldCharType="end"/>
        </w:r>
      </w:hyperlink>
    </w:p>
    <w:p w:rsidR="00F95C99" w:rsidRDefault="00F95C99">
      <w:pPr>
        <w:pStyle w:val="TOC1"/>
        <w:rPr>
          <w:rFonts w:asciiTheme="minorHAnsi" w:eastAsiaTheme="minorEastAsia" w:hAnsiTheme="minorHAnsi" w:cstheme="minorBidi"/>
        </w:rPr>
      </w:pPr>
      <w:hyperlink w:anchor="_Toc49727061" w:history="1">
        <w:r w:rsidRPr="009A7CB6">
          <w:rPr>
            <w:rStyle w:val="Hyperlink"/>
          </w:rPr>
          <w:t>3.</w:t>
        </w:r>
        <w:r>
          <w:rPr>
            <w:rFonts w:asciiTheme="minorHAnsi" w:eastAsiaTheme="minorEastAsia" w:hAnsiTheme="minorHAnsi" w:cstheme="minorBidi"/>
          </w:rPr>
          <w:tab/>
        </w:r>
        <w:r w:rsidRPr="009A7CB6">
          <w:rPr>
            <w:rStyle w:val="Hyperlink"/>
          </w:rPr>
          <w:t>Uvod u korištene Python module</w:t>
        </w:r>
        <w:r>
          <w:rPr>
            <w:webHidden/>
          </w:rPr>
          <w:tab/>
        </w:r>
        <w:r>
          <w:rPr>
            <w:webHidden/>
          </w:rPr>
          <w:fldChar w:fldCharType="begin"/>
        </w:r>
        <w:r>
          <w:rPr>
            <w:webHidden/>
          </w:rPr>
          <w:instrText xml:space="preserve"> PAGEREF _Toc49727061 \h </w:instrText>
        </w:r>
        <w:r>
          <w:rPr>
            <w:webHidden/>
          </w:rPr>
        </w:r>
        <w:r>
          <w:rPr>
            <w:webHidden/>
          </w:rPr>
          <w:fldChar w:fldCharType="separate"/>
        </w:r>
        <w:r>
          <w:rPr>
            <w:webHidden/>
          </w:rPr>
          <w:t>13</w:t>
        </w:r>
        <w:r>
          <w:rPr>
            <w:webHidden/>
          </w:rPr>
          <w:fldChar w:fldCharType="end"/>
        </w:r>
      </w:hyperlink>
    </w:p>
    <w:p w:rsidR="00F95C99" w:rsidRDefault="00F95C99">
      <w:pPr>
        <w:pStyle w:val="TOC1"/>
        <w:rPr>
          <w:rFonts w:asciiTheme="minorHAnsi" w:eastAsiaTheme="minorEastAsia" w:hAnsiTheme="minorHAnsi" w:cstheme="minorBidi"/>
        </w:rPr>
      </w:pPr>
      <w:hyperlink w:anchor="_Toc49727062" w:history="1">
        <w:r w:rsidRPr="009A7CB6">
          <w:rPr>
            <w:rStyle w:val="Hyperlink"/>
          </w:rPr>
          <w:t>4.</w:t>
        </w:r>
        <w:r>
          <w:rPr>
            <w:rFonts w:asciiTheme="minorHAnsi" w:eastAsiaTheme="minorEastAsia" w:hAnsiTheme="minorHAnsi" w:cstheme="minorBidi"/>
          </w:rPr>
          <w:tab/>
        </w:r>
        <w:r w:rsidRPr="009A7CB6">
          <w:rPr>
            <w:rStyle w:val="Hyperlink"/>
          </w:rPr>
          <w:t>Python aplikacija za analizu i vizualizaciju</w:t>
        </w:r>
        <w:r>
          <w:rPr>
            <w:webHidden/>
          </w:rPr>
          <w:tab/>
        </w:r>
        <w:r>
          <w:rPr>
            <w:webHidden/>
          </w:rPr>
          <w:fldChar w:fldCharType="begin"/>
        </w:r>
        <w:r>
          <w:rPr>
            <w:webHidden/>
          </w:rPr>
          <w:instrText xml:space="preserve"> PAGEREF _Toc49727062 \h </w:instrText>
        </w:r>
        <w:r>
          <w:rPr>
            <w:webHidden/>
          </w:rPr>
        </w:r>
        <w:r>
          <w:rPr>
            <w:webHidden/>
          </w:rPr>
          <w:fldChar w:fldCharType="separate"/>
        </w:r>
        <w:r>
          <w:rPr>
            <w:webHidden/>
          </w:rPr>
          <w:t>13</w:t>
        </w:r>
        <w:r>
          <w:rPr>
            <w:webHidden/>
          </w:rPr>
          <w:fldChar w:fldCharType="end"/>
        </w:r>
      </w:hyperlink>
    </w:p>
    <w:p w:rsidR="00F95C99" w:rsidRDefault="00F95C99">
      <w:pPr>
        <w:pStyle w:val="TOC1"/>
        <w:rPr>
          <w:rFonts w:asciiTheme="minorHAnsi" w:eastAsiaTheme="minorEastAsia" w:hAnsiTheme="minorHAnsi" w:cstheme="minorBidi"/>
        </w:rPr>
      </w:pPr>
      <w:hyperlink w:anchor="_Toc49727063" w:history="1">
        <w:r w:rsidRPr="009A7CB6">
          <w:rPr>
            <w:rStyle w:val="Hyperlink"/>
          </w:rPr>
          <w:t>5.</w:t>
        </w:r>
        <w:r>
          <w:rPr>
            <w:rFonts w:asciiTheme="minorHAnsi" w:eastAsiaTheme="minorEastAsia" w:hAnsiTheme="minorHAnsi" w:cstheme="minorBidi"/>
          </w:rPr>
          <w:tab/>
        </w:r>
        <w:r w:rsidRPr="009A7CB6">
          <w:rPr>
            <w:rStyle w:val="Hyperlink"/>
          </w:rPr>
          <w:t>Zaključak</w:t>
        </w:r>
        <w:r>
          <w:rPr>
            <w:webHidden/>
          </w:rPr>
          <w:tab/>
        </w:r>
        <w:r>
          <w:rPr>
            <w:webHidden/>
          </w:rPr>
          <w:fldChar w:fldCharType="begin"/>
        </w:r>
        <w:r>
          <w:rPr>
            <w:webHidden/>
          </w:rPr>
          <w:instrText xml:space="preserve"> PAGEREF _Toc49727063 \h </w:instrText>
        </w:r>
        <w:r>
          <w:rPr>
            <w:webHidden/>
          </w:rPr>
        </w:r>
        <w:r>
          <w:rPr>
            <w:webHidden/>
          </w:rPr>
          <w:fldChar w:fldCharType="separate"/>
        </w:r>
        <w:r>
          <w:rPr>
            <w:webHidden/>
          </w:rPr>
          <w:t>14</w:t>
        </w:r>
        <w:r>
          <w:rPr>
            <w:webHidden/>
          </w:rPr>
          <w:fldChar w:fldCharType="end"/>
        </w:r>
      </w:hyperlink>
    </w:p>
    <w:p w:rsidR="00F95C99" w:rsidRDefault="00F95C99">
      <w:pPr>
        <w:pStyle w:val="TOC1"/>
        <w:rPr>
          <w:rFonts w:asciiTheme="minorHAnsi" w:eastAsiaTheme="minorEastAsia" w:hAnsiTheme="minorHAnsi" w:cstheme="minorBidi"/>
        </w:rPr>
      </w:pPr>
      <w:hyperlink w:anchor="_Toc49727064" w:history="1">
        <w:r w:rsidRPr="009A7CB6">
          <w:rPr>
            <w:rStyle w:val="Hyperlink"/>
          </w:rPr>
          <w:t>Popis literature</w:t>
        </w:r>
        <w:r>
          <w:rPr>
            <w:webHidden/>
          </w:rPr>
          <w:tab/>
        </w:r>
        <w:r>
          <w:rPr>
            <w:webHidden/>
          </w:rPr>
          <w:fldChar w:fldCharType="begin"/>
        </w:r>
        <w:r>
          <w:rPr>
            <w:webHidden/>
          </w:rPr>
          <w:instrText xml:space="preserve"> PAGEREF _Toc49727064 \h </w:instrText>
        </w:r>
        <w:r>
          <w:rPr>
            <w:webHidden/>
          </w:rPr>
        </w:r>
        <w:r>
          <w:rPr>
            <w:webHidden/>
          </w:rPr>
          <w:fldChar w:fldCharType="separate"/>
        </w:r>
        <w:r>
          <w:rPr>
            <w:webHidden/>
          </w:rPr>
          <w:t>15</w:t>
        </w:r>
        <w:r>
          <w:rPr>
            <w:webHidden/>
          </w:rPr>
          <w:fldChar w:fldCharType="end"/>
        </w:r>
      </w:hyperlink>
    </w:p>
    <w:p w:rsidR="00F95C99" w:rsidRDefault="00F95C99">
      <w:pPr>
        <w:pStyle w:val="TOC1"/>
        <w:rPr>
          <w:rFonts w:asciiTheme="minorHAnsi" w:eastAsiaTheme="minorEastAsia" w:hAnsiTheme="minorHAnsi" w:cstheme="minorBidi"/>
        </w:rPr>
      </w:pPr>
      <w:hyperlink w:anchor="_Toc49727065" w:history="1">
        <w:r w:rsidRPr="009A7CB6">
          <w:rPr>
            <w:rStyle w:val="Hyperlink"/>
          </w:rPr>
          <w:t>Popis slika</w:t>
        </w:r>
        <w:r>
          <w:rPr>
            <w:webHidden/>
          </w:rPr>
          <w:tab/>
        </w:r>
        <w:r>
          <w:rPr>
            <w:webHidden/>
          </w:rPr>
          <w:fldChar w:fldCharType="begin"/>
        </w:r>
        <w:r>
          <w:rPr>
            <w:webHidden/>
          </w:rPr>
          <w:instrText xml:space="preserve"> PAGEREF _Toc49727065 \h </w:instrText>
        </w:r>
        <w:r>
          <w:rPr>
            <w:webHidden/>
          </w:rPr>
        </w:r>
        <w:r>
          <w:rPr>
            <w:webHidden/>
          </w:rPr>
          <w:fldChar w:fldCharType="separate"/>
        </w:r>
        <w:r>
          <w:rPr>
            <w:webHidden/>
          </w:rPr>
          <w:t>17</w:t>
        </w:r>
        <w:r>
          <w:rPr>
            <w:webHidden/>
          </w:rPr>
          <w:fldChar w:fldCharType="end"/>
        </w:r>
      </w:hyperlink>
    </w:p>
    <w:p w:rsidR="00F95C99" w:rsidRDefault="00F95C99">
      <w:pPr>
        <w:pStyle w:val="TOC1"/>
        <w:rPr>
          <w:rFonts w:asciiTheme="minorHAnsi" w:eastAsiaTheme="minorEastAsia" w:hAnsiTheme="minorHAnsi" w:cstheme="minorBidi"/>
        </w:rPr>
      </w:pPr>
      <w:hyperlink w:anchor="_Toc49727066" w:history="1">
        <w:r w:rsidRPr="009A7CB6">
          <w:rPr>
            <w:rStyle w:val="Hyperlink"/>
          </w:rPr>
          <w:t>Popis tablica</w:t>
        </w:r>
        <w:r>
          <w:rPr>
            <w:webHidden/>
          </w:rPr>
          <w:tab/>
        </w:r>
        <w:r>
          <w:rPr>
            <w:webHidden/>
          </w:rPr>
          <w:fldChar w:fldCharType="begin"/>
        </w:r>
        <w:r>
          <w:rPr>
            <w:webHidden/>
          </w:rPr>
          <w:instrText xml:space="preserve"> PAGEREF _Toc49727066 \h </w:instrText>
        </w:r>
        <w:r>
          <w:rPr>
            <w:webHidden/>
          </w:rPr>
        </w:r>
        <w:r>
          <w:rPr>
            <w:webHidden/>
          </w:rPr>
          <w:fldChar w:fldCharType="separate"/>
        </w:r>
        <w:r>
          <w:rPr>
            <w:webHidden/>
          </w:rPr>
          <w:t>18</w:t>
        </w:r>
        <w:r>
          <w:rPr>
            <w:webHidden/>
          </w:rPr>
          <w:fldChar w:fldCharType="end"/>
        </w:r>
      </w:hyperlink>
    </w:p>
    <w:p w:rsidR="00F95C99" w:rsidRDefault="00F95C99">
      <w:pPr>
        <w:pStyle w:val="TOC1"/>
        <w:rPr>
          <w:rFonts w:asciiTheme="minorHAnsi" w:eastAsiaTheme="minorEastAsia" w:hAnsiTheme="minorHAnsi" w:cstheme="minorBidi"/>
        </w:rPr>
      </w:pPr>
      <w:hyperlink w:anchor="_Toc49727067" w:history="1">
        <w:r w:rsidRPr="009A7CB6">
          <w:rPr>
            <w:rStyle w:val="Hyperlink"/>
          </w:rPr>
          <w:t>Prilozi (1, 2, …)</w:t>
        </w:r>
        <w:r>
          <w:rPr>
            <w:webHidden/>
          </w:rPr>
          <w:tab/>
        </w:r>
        <w:r>
          <w:rPr>
            <w:webHidden/>
          </w:rPr>
          <w:fldChar w:fldCharType="begin"/>
        </w:r>
        <w:r>
          <w:rPr>
            <w:webHidden/>
          </w:rPr>
          <w:instrText xml:space="preserve"> PAGEREF _Toc49727067 \h </w:instrText>
        </w:r>
        <w:r>
          <w:rPr>
            <w:webHidden/>
          </w:rPr>
        </w:r>
        <w:r>
          <w:rPr>
            <w:webHidden/>
          </w:rPr>
          <w:fldChar w:fldCharType="separate"/>
        </w:r>
        <w:r>
          <w:rPr>
            <w:webHidden/>
          </w:rPr>
          <w:t>19</w:t>
        </w:r>
        <w:r>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49727051"/>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3"/>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4" w:name="_Toc49727052"/>
      <w:r>
        <w:lastRenderedPageBreak/>
        <w:t>Dnevnički zapisi i njihova svrha</w:t>
      </w:r>
      <w:bookmarkEnd w:id="4"/>
    </w:p>
    <w:p w:rsidR="009A7AF8" w:rsidRDefault="009A7AF8" w:rsidP="009A7AF8">
      <w:pPr>
        <w:spacing w:after="120" w:line="360" w:lineRule="auto"/>
        <w:ind w:firstLine="709"/>
        <w:jc w:val="both"/>
        <w:rPr>
          <w:rFonts w:ascii="Arial" w:hAnsi="Arial" w:cs="Arial"/>
          <w:sz w:val="22"/>
          <w:szCs w:val="22"/>
        </w:rPr>
      </w:pPr>
      <w:bookmarkStart w:id="5"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5"/>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6" w:name="_Toc49727053"/>
      <w:r>
        <w:t>D</w:t>
      </w:r>
      <w:r w:rsidR="006D2D91">
        <w:t>nevnički zapis</w:t>
      </w:r>
      <w:r>
        <w:t>i</w:t>
      </w:r>
      <w:r w:rsidR="006D2D91">
        <w:t xml:space="preserve"> na osobnim računalima</w:t>
      </w:r>
      <w:bookmarkEnd w:id="6"/>
    </w:p>
    <w:p w:rsidR="008E61CE" w:rsidRDefault="00C61D54" w:rsidP="008E61CE">
      <w:pPr>
        <w:spacing w:after="120" w:line="360" w:lineRule="auto"/>
        <w:ind w:firstLine="709"/>
        <w:jc w:val="both"/>
        <w:rPr>
          <w:rFonts w:ascii="Arial" w:hAnsi="Arial" w:cs="Arial"/>
          <w:sz w:val="22"/>
          <w:szCs w:val="22"/>
        </w:rPr>
      </w:pPr>
      <w:bookmarkStart w:id="7"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8" w:name="_Toc49727054"/>
      <w:bookmarkEnd w:id="7"/>
      <w:r>
        <w:t>Windows Event Viewer</w:t>
      </w:r>
      <w:bookmarkEnd w:id="8"/>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9" w:name="_Toc49720028"/>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9"/>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0" w:name="_Toc49720029"/>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0"/>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1" w:name="_Toc49727055"/>
      <w:r>
        <w:lastRenderedPageBreak/>
        <w:t>Dnevnički zapisi na Linux platformama</w:t>
      </w:r>
      <w:bookmarkEnd w:id="11"/>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2" w:name="_Toc49720030"/>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2"/>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3" w:name="_Toc49727056"/>
      <w:r>
        <w:t xml:space="preserve">Dnevnički zapisi na </w:t>
      </w:r>
      <w:r w:rsidR="00311AD7">
        <w:t xml:space="preserve">web </w:t>
      </w:r>
      <w:r>
        <w:t>poslužiteljima</w:t>
      </w:r>
      <w:bookmarkEnd w:id="13"/>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4" w:name="_Toc49727057"/>
      <w:r>
        <w:t>Web poslužitelji</w:t>
      </w:r>
      <w:bookmarkEnd w:id="14"/>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5" w:name="_Toc49720031"/>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5"/>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49720032"/>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6"/>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7" w:name="_Toc49727058"/>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7"/>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8" w:name="_Toc49727059"/>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8"/>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19" w:name="_Toc49727060"/>
      <w:r w:rsidRPr="00B60795">
        <w:rPr>
          <w:i/>
          <w:iCs/>
        </w:rPr>
        <w:t>Microsoft IIS log format</w:t>
      </w:r>
      <w:bookmarkEnd w:id="19"/>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4B05AB"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66237C" w:rsidRDefault="0066237C" w:rsidP="00510D56">
      <w:pPr>
        <w:spacing w:after="120" w:line="360" w:lineRule="auto"/>
        <w:ind w:firstLine="709"/>
        <w:jc w:val="both"/>
        <w:rPr>
          <w:rFonts w:ascii="Arial" w:hAnsi="Arial" w:cs="Arial"/>
          <w:sz w:val="22"/>
          <w:szCs w:val="22"/>
        </w:rPr>
      </w:pPr>
    </w:p>
    <w:p w:rsidR="00563CBE" w:rsidRPr="008C042F" w:rsidRDefault="0066237C" w:rsidP="0066237C">
      <w:pPr>
        <w:pStyle w:val="FOINaslov1"/>
      </w:pPr>
      <w:bookmarkStart w:id="20" w:name="_Toc49727061"/>
      <w:r>
        <w:t xml:space="preserve">Uvod u </w:t>
      </w:r>
      <w:bookmarkEnd w:id="20"/>
      <w:r w:rsidR="00EB27D8">
        <w:t>Matplotlib i Pandas</w:t>
      </w:r>
      <w:bookmarkStart w:id="21" w:name="_GoBack"/>
      <w:bookmarkEnd w:id="21"/>
    </w:p>
    <w:p w:rsidR="006D2D91" w:rsidRPr="002013BC" w:rsidRDefault="006D2D91" w:rsidP="00CC7FF7">
      <w:pPr>
        <w:pStyle w:val="FOINaslov1"/>
      </w:pPr>
      <w:bookmarkStart w:id="22" w:name="_Toc49727062"/>
      <w:r>
        <w:t>Python aplikacija za analizu i vizualizaciju</w:t>
      </w:r>
      <w:bookmarkEnd w:id="22"/>
    </w:p>
    <w:p w:rsidR="00BE7125" w:rsidRPr="00C13000" w:rsidRDefault="002F661B" w:rsidP="002F661B">
      <w:r>
        <w:t xml:space="preserve">log izvor : </w:t>
      </w:r>
      <w:r w:rsidRPr="002F661B">
        <w:t>http://www.almhuette-raith.at/apache-log/access.log</w:t>
      </w:r>
      <w:r w:rsidR="001D61EA" w:rsidRPr="002013BC">
        <w:br w:type="page"/>
      </w:r>
    </w:p>
    <w:p w:rsidR="00BE7125" w:rsidRPr="002013BC" w:rsidRDefault="00BE7125" w:rsidP="00CC7FF7">
      <w:pPr>
        <w:pStyle w:val="FOINaslov1"/>
      </w:pPr>
      <w:bookmarkStart w:id="23" w:name="_Toc49727063"/>
      <w:r w:rsidRPr="002013BC">
        <w:lastRenderedPageBreak/>
        <w:t>Zaključak</w:t>
      </w:r>
      <w:bookmarkEnd w:id="23"/>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24" w:name="_Toc49727064"/>
      <w:r w:rsidRPr="002013BC">
        <w:lastRenderedPageBreak/>
        <w:t>Popis l</w:t>
      </w:r>
      <w:r w:rsidR="006427BF" w:rsidRPr="002013BC">
        <w:t>iteratur</w:t>
      </w:r>
      <w:r w:rsidR="00E74A93">
        <w:t>e</w:t>
      </w:r>
      <w:bookmarkEnd w:id="24"/>
    </w:p>
    <w:p w:rsidR="002F3B7D" w:rsidRPr="002F3B7D" w:rsidRDefault="006A2598" w:rsidP="002F3B7D">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2F3B7D" w:rsidRPr="002F3B7D">
        <w:rPr>
          <w:rFonts w:ascii="Arial" w:hAnsi="Arial" w:cs="Arial"/>
          <w:noProof/>
          <w:sz w:val="22"/>
        </w:rPr>
        <w:t xml:space="preserve">A. Grimes, R. (2018). </w:t>
      </w:r>
      <w:r w:rsidR="002F3B7D" w:rsidRPr="002F3B7D">
        <w:rPr>
          <w:rFonts w:ascii="Arial" w:hAnsi="Arial" w:cs="Arial"/>
          <w:i/>
          <w:iCs/>
          <w:noProof/>
          <w:sz w:val="22"/>
        </w:rPr>
        <w:t>Why you need centralized logging and event log management | CSO Online</w:t>
      </w:r>
      <w:r w:rsidR="002F3B7D" w:rsidRPr="002F3B7D">
        <w:rPr>
          <w:rFonts w:ascii="Arial" w:hAnsi="Arial" w:cs="Arial"/>
          <w:noProof/>
          <w:sz w:val="22"/>
        </w:rPr>
        <w:t>. https://www.csoonline.com/article/3280123/why-you-need-centralized-logging-and-event-log-management.html</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Brief introduction of log file formats</w:t>
      </w:r>
      <w:r w:rsidRPr="002F3B7D">
        <w:rPr>
          <w:rFonts w:ascii="Arial" w:hAnsi="Arial" w:cs="Arial"/>
          <w:noProof/>
          <w:sz w:val="22"/>
        </w:rPr>
        <w:t>. (bez dat.). Preuzeto 29. kolovoz 2020., od https://www.loganalyzer.net/log-analysis/log-file-format.html#W3CExtendedLogFileFormat</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Christensson, P. (2010, travanj 14). </w:t>
      </w:r>
      <w:r w:rsidRPr="002F3B7D">
        <w:rPr>
          <w:rFonts w:ascii="Arial" w:hAnsi="Arial" w:cs="Arial"/>
          <w:i/>
          <w:iCs/>
          <w:noProof/>
          <w:sz w:val="22"/>
        </w:rPr>
        <w:t>Log File Definition</w:t>
      </w:r>
      <w:r w:rsidRPr="002F3B7D">
        <w:rPr>
          <w:rFonts w:ascii="Arial" w:hAnsi="Arial" w:cs="Arial"/>
          <w:noProof/>
          <w:sz w:val="22"/>
        </w:rPr>
        <w:t>. https://techterms.com/definition/logfile</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E. Zhang. (2018). </w:t>
      </w:r>
      <w:r w:rsidRPr="002F3B7D">
        <w:rPr>
          <w:rFonts w:ascii="Arial" w:hAnsi="Arial" w:cs="Arial"/>
          <w:i/>
          <w:iCs/>
          <w:noProof/>
          <w:sz w:val="22"/>
        </w:rPr>
        <w:t>What is Log Analysis? Use Cases, Best Practices, and More | Digital Guardian</w:t>
      </w:r>
      <w:r w:rsidRPr="002F3B7D">
        <w:rPr>
          <w:rFonts w:ascii="Arial" w:hAnsi="Arial" w:cs="Arial"/>
          <w:noProof/>
          <w:sz w:val="22"/>
        </w:rPr>
        <w:t>. https://digitalguardian.com/blog/what-log-analysis-use-cases-best-practices-and-more</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Event Log Monitoring Tool - A Tutorial</w:t>
      </w:r>
      <w:r w:rsidRPr="002F3B7D">
        <w:rPr>
          <w:rFonts w:ascii="Arial" w:hAnsi="Arial" w:cs="Arial"/>
          <w:noProof/>
          <w:sz w:val="22"/>
        </w:rPr>
        <w:t>. (bez dat.). Preuzeto 24. kolovoz 2020., od https://www.manageengine.com/network-monitoring/Eventlog_Tutorial_Part_I.html</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Haas, J. (2020, veljača 14). </w:t>
      </w:r>
      <w:r w:rsidRPr="002F3B7D">
        <w:rPr>
          <w:rFonts w:ascii="Arial" w:hAnsi="Arial" w:cs="Arial"/>
          <w:i/>
          <w:iCs/>
          <w:noProof/>
          <w:sz w:val="22"/>
        </w:rPr>
        <w:t>What Are Linux Log Files and How Can You Read Them?</w:t>
      </w:r>
      <w:r w:rsidRPr="002F3B7D">
        <w:rPr>
          <w:rFonts w:ascii="Arial" w:hAnsi="Arial" w:cs="Arial"/>
          <w:noProof/>
          <w:sz w:val="22"/>
        </w:rPr>
        <w:t xml:space="preserve"> https://www.lifewire.com/introduction-to-linux-log-files-2192233</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IIS Logging | Microsoft Docs</w:t>
      </w:r>
      <w:r w:rsidRPr="002F3B7D">
        <w:rPr>
          <w:rFonts w:ascii="Arial" w:hAnsi="Arial" w:cs="Arial"/>
          <w:noProof/>
          <w:sz w:val="22"/>
        </w:rPr>
        <w:t>. (2018, svibanj 31). https://docs.microsoft.com/en-us/windows/win32/http/iis-logging</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Lee, D. (2019). </w:t>
      </w:r>
      <w:r w:rsidRPr="002F3B7D">
        <w:rPr>
          <w:rFonts w:ascii="Arial" w:hAnsi="Arial" w:cs="Arial"/>
          <w:i/>
          <w:iCs/>
          <w:noProof/>
          <w:sz w:val="22"/>
        </w:rPr>
        <w:t>Application Logs: What They Are and How to Use Them - XpoLog</w:t>
      </w:r>
      <w:r w:rsidRPr="002F3B7D">
        <w:rPr>
          <w:rFonts w:ascii="Arial" w:hAnsi="Arial" w:cs="Arial"/>
          <w:noProof/>
          <w:sz w:val="22"/>
        </w:rPr>
        <w:t>. https://www.xplg.com/application-logs-what-how/</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Linux Logging Basics - The Ultimate Guide To Logging</w:t>
      </w:r>
      <w:r w:rsidRPr="002F3B7D">
        <w:rPr>
          <w:rFonts w:ascii="Arial" w:hAnsi="Arial" w:cs="Arial"/>
          <w:noProof/>
          <w:sz w:val="22"/>
        </w:rPr>
        <w:t>. (2015, rujan 15). https://www.loggly.com/ultimate-guide/linux-logging-basics/</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M. Hallam-Baker, P., &amp; Behlendorf, B. (bez dat.). </w:t>
      </w:r>
      <w:r w:rsidRPr="002F3B7D">
        <w:rPr>
          <w:rFonts w:ascii="Arial" w:hAnsi="Arial" w:cs="Arial"/>
          <w:i/>
          <w:iCs/>
          <w:noProof/>
          <w:sz w:val="22"/>
        </w:rPr>
        <w:t>Extended Log File Format</w:t>
      </w:r>
      <w:r w:rsidRPr="002F3B7D">
        <w:rPr>
          <w:rFonts w:ascii="Arial" w:hAnsi="Arial" w:cs="Arial"/>
          <w:noProof/>
          <w:sz w:val="22"/>
        </w:rPr>
        <w:t>. Preuzeto 28. kolovoz 2020., od https://www.w3.org/TR/WD-logfile.html</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Robben. (2019, studeni). </w:t>
      </w:r>
      <w:r w:rsidRPr="002F3B7D">
        <w:rPr>
          <w:rFonts w:ascii="Arial" w:hAnsi="Arial" w:cs="Arial"/>
          <w:i/>
          <w:iCs/>
          <w:noProof/>
          <w:sz w:val="22"/>
        </w:rPr>
        <w:t>How do servers work? A Detailed Guide into Web Servers</w:t>
      </w:r>
      <w:r w:rsidRPr="002F3B7D">
        <w:rPr>
          <w:rFonts w:ascii="Arial" w:hAnsi="Arial" w:cs="Arial"/>
          <w:noProof/>
          <w:sz w:val="22"/>
        </w:rPr>
        <w:t>. https://host4geeks.com/blog/how-do-servers-work/?</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Six, B. (2020a). </w:t>
      </w:r>
      <w:r w:rsidRPr="002F3B7D">
        <w:rPr>
          <w:rFonts w:ascii="Arial" w:hAnsi="Arial" w:cs="Arial"/>
          <w:i/>
          <w:iCs/>
          <w:noProof/>
          <w:sz w:val="22"/>
        </w:rPr>
        <w:t>Server Log Files in a Nutshell | Graylog</w:t>
      </w:r>
      <w:r w:rsidRPr="002F3B7D">
        <w:rPr>
          <w:rFonts w:ascii="Arial" w:hAnsi="Arial" w:cs="Arial"/>
          <w:noProof/>
          <w:sz w:val="22"/>
        </w:rPr>
        <w:t>. https://www.graylog.org/post/server-log-files-in-a-nutshell</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noProof/>
          <w:sz w:val="22"/>
        </w:rPr>
        <w:t xml:space="preserve">Six, B. (2020b, siječanj 15). </w:t>
      </w:r>
      <w:r w:rsidRPr="002F3B7D">
        <w:rPr>
          <w:rFonts w:ascii="Arial" w:hAnsi="Arial" w:cs="Arial"/>
          <w:i/>
          <w:iCs/>
          <w:noProof/>
          <w:sz w:val="22"/>
        </w:rPr>
        <w:t>Log Formats – a (Mostly) Complete Guide | Graylog</w:t>
      </w:r>
      <w:r w:rsidRPr="002F3B7D">
        <w:rPr>
          <w:rFonts w:ascii="Arial" w:hAnsi="Arial" w:cs="Arial"/>
          <w:noProof/>
          <w:sz w:val="22"/>
        </w:rPr>
        <w:t>. https://www.graylog.org/post/log-formats-a-complete-guide</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sysklogd(8): system logging utilities - Linux man page</w:t>
      </w:r>
      <w:r w:rsidRPr="002F3B7D">
        <w:rPr>
          <w:rFonts w:ascii="Arial" w:hAnsi="Arial" w:cs="Arial"/>
          <w:noProof/>
          <w:sz w:val="22"/>
        </w:rPr>
        <w:t xml:space="preserve">. (bez dat.). Preuzeto 26. kolovoz </w:t>
      </w:r>
      <w:r w:rsidRPr="002F3B7D">
        <w:rPr>
          <w:rFonts w:ascii="Arial" w:hAnsi="Arial" w:cs="Arial"/>
          <w:noProof/>
          <w:sz w:val="22"/>
        </w:rPr>
        <w:lastRenderedPageBreak/>
        <w:t>2020., od https://linux.die.net/man/8/sysklogd</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What is a Log File? | Sumo Logic</w:t>
      </w:r>
      <w:r w:rsidRPr="002F3B7D">
        <w:rPr>
          <w:rFonts w:ascii="Arial" w:hAnsi="Arial" w:cs="Arial"/>
          <w:noProof/>
          <w:sz w:val="22"/>
        </w:rPr>
        <w:t>. (2019). https://www.sumologic.com/glossary/log-file/</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What is a web server? - Learn web development | MDN</w:t>
      </w:r>
      <w:r w:rsidRPr="002F3B7D">
        <w:rPr>
          <w:rFonts w:ascii="Arial" w:hAnsi="Arial" w:cs="Arial"/>
          <w:noProof/>
          <w:sz w:val="22"/>
        </w:rPr>
        <w:t>. (2020). https://developer.mozilla.org/en-US/docs/Learn/Common_questions/What_is_a_web_server</w:t>
      </w:r>
    </w:p>
    <w:p w:rsidR="002F3B7D" w:rsidRPr="002F3B7D" w:rsidRDefault="002F3B7D" w:rsidP="002F3B7D">
      <w:pPr>
        <w:widowControl w:val="0"/>
        <w:autoSpaceDE w:val="0"/>
        <w:autoSpaceDN w:val="0"/>
        <w:adjustRightInd w:val="0"/>
        <w:spacing w:after="120" w:line="360" w:lineRule="auto"/>
        <w:ind w:left="480" w:hanging="480"/>
        <w:rPr>
          <w:rFonts w:ascii="Arial" w:hAnsi="Arial" w:cs="Arial"/>
          <w:noProof/>
          <w:sz w:val="22"/>
        </w:rPr>
      </w:pPr>
      <w:r w:rsidRPr="002F3B7D">
        <w:rPr>
          <w:rFonts w:ascii="Arial" w:hAnsi="Arial" w:cs="Arial"/>
          <w:i/>
          <w:iCs/>
          <w:noProof/>
          <w:sz w:val="22"/>
        </w:rPr>
        <w:t>Windows Logging Basics - The Ultimate Guide To Logging</w:t>
      </w:r>
      <w:r w:rsidRPr="002F3B7D">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25" w:name="_Toc49727065"/>
      <w:r w:rsidRPr="002013BC">
        <w:lastRenderedPageBreak/>
        <w:t xml:space="preserve">Popis </w:t>
      </w:r>
      <w:r>
        <w:t>slika</w:t>
      </w:r>
      <w:bookmarkEnd w:id="25"/>
    </w:p>
    <w:p w:rsidR="00D90E15"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9720028" w:history="1">
        <w:r w:rsidR="00D90E15" w:rsidRPr="00C45413">
          <w:rPr>
            <w:rStyle w:val="Hyperlink"/>
          </w:rPr>
          <w:t>Slika 1: Izgled sučelja Windows Event Viewer-a</w:t>
        </w:r>
        <w:r w:rsidR="00D90E15">
          <w:rPr>
            <w:webHidden/>
          </w:rPr>
          <w:tab/>
        </w:r>
        <w:r w:rsidR="00D90E15">
          <w:rPr>
            <w:webHidden/>
          </w:rPr>
          <w:fldChar w:fldCharType="begin"/>
        </w:r>
        <w:r w:rsidR="00D90E15">
          <w:rPr>
            <w:webHidden/>
          </w:rPr>
          <w:instrText xml:space="preserve"> PAGEREF _Toc49720028 \h </w:instrText>
        </w:r>
        <w:r w:rsidR="00D90E15">
          <w:rPr>
            <w:webHidden/>
          </w:rPr>
        </w:r>
        <w:r w:rsidR="00D90E15">
          <w:rPr>
            <w:webHidden/>
          </w:rPr>
          <w:fldChar w:fldCharType="separate"/>
        </w:r>
        <w:r w:rsidR="00D90E15">
          <w:rPr>
            <w:webHidden/>
          </w:rPr>
          <w:t>4</w:t>
        </w:r>
        <w:r w:rsidR="00D90E15">
          <w:rPr>
            <w:webHidden/>
          </w:rPr>
          <w:fldChar w:fldCharType="end"/>
        </w:r>
      </w:hyperlink>
    </w:p>
    <w:p w:rsidR="00D90E15" w:rsidRDefault="00D20C3F">
      <w:pPr>
        <w:pStyle w:val="TOC1"/>
        <w:rPr>
          <w:rFonts w:asciiTheme="minorHAnsi" w:eastAsiaTheme="minorEastAsia" w:hAnsiTheme="minorHAnsi" w:cstheme="minorBidi"/>
        </w:rPr>
      </w:pPr>
      <w:hyperlink w:anchor="_Toc49720029" w:history="1">
        <w:r w:rsidR="00D90E15" w:rsidRPr="00C45413">
          <w:rPr>
            <w:rStyle w:val="Hyperlink"/>
          </w:rPr>
          <w:t>Slika 2: Opcije filtriranja u Event Viwer-u</w:t>
        </w:r>
        <w:r w:rsidR="00D90E15">
          <w:rPr>
            <w:webHidden/>
          </w:rPr>
          <w:tab/>
        </w:r>
        <w:r w:rsidR="00D90E15">
          <w:rPr>
            <w:webHidden/>
          </w:rPr>
          <w:fldChar w:fldCharType="begin"/>
        </w:r>
        <w:r w:rsidR="00D90E15">
          <w:rPr>
            <w:webHidden/>
          </w:rPr>
          <w:instrText xml:space="preserve"> PAGEREF _Toc49720029 \h </w:instrText>
        </w:r>
        <w:r w:rsidR="00D90E15">
          <w:rPr>
            <w:webHidden/>
          </w:rPr>
        </w:r>
        <w:r w:rsidR="00D90E15">
          <w:rPr>
            <w:webHidden/>
          </w:rPr>
          <w:fldChar w:fldCharType="separate"/>
        </w:r>
        <w:r w:rsidR="00D90E15">
          <w:rPr>
            <w:webHidden/>
          </w:rPr>
          <w:t>5</w:t>
        </w:r>
        <w:r w:rsidR="00D90E15">
          <w:rPr>
            <w:webHidden/>
          </w:rPr>
          <w:fldChar w:fldCharType="end"/>
        </w:r>
      </w:hyperlink>
    </w:p>
    <w:p w:rsidR="00D90E15" w:rsidRDefault="00D20C3F">
      <w:pPr>
        <w:pStyle w:val="TOC1"/>
        <w:rPr>
          <w:rFonts w:asciiTheme="minorHAnsi" w:eastAsiaTheme="minorEastAsia" w:hAnsiTheme="minorHAnsi" w:cstheme="minorBidi"/>
        </w:rPr>
      </w:pPr>
      <w:hyperlink w:anchor="_Toc49720030" w:history="1">
        <w:r w:rsidR="00D90E15" w:rsidRPr="00C45413">
          <w:rPr>
            <w:rStyle w:val="Hyperlink"/>
          </w:rPr>
          <w:t xml:space="preserve">Slika 3: Primjer sadržaja </w:t>
        </w:r>
        <w:r w:rsidR="00D90E15" w:rsidRPr="00C45413">
          <w:rPr>
            <w:rStyle w:val="Hyperlink"/>
            <w:i/>
            <w:iCs/>
          </w:rPr>
          <w:t>/var/log</w:t>
        </w:r>
        <w:r w:rsidR="00D90E15" w:rsidRPr="00C45413">
          <w:rPr>
            <w:rStyle w:val="Hyperlink"/>
          </w:rPr>
          <w:t xml:space="preserve"> direktorija</w:t>
        </w:r>
        <w:r w:rsidR="00D90E15">
          <w:rPr>
            <w:webHidden/>
          </w:rPr>
          <w:tab/>
        </w:r>
        <w:r w:rsidR="00D90E15">
          <w:rPr>
            <w:webHidden/>
          </w:rPr>
          <w:fldChar w:fldCharType="begin"/>
        </w:r>
        <w:r w:rsidR="00D90E15">
          <w:rPr>
            <w:webHidden/>
          </w:rPr>
          <w:instrText xml:space="preserve"> PAGEREF _Toc49720030 \h </w:instrText>
        </w:r>
        <w:r w:rsidR="00D90E15">
          <w:rPr>
            <w:webHidden/>
          </w:rPr>
        </w:r>
        <w:r w:rsidR="00D90E15">
          <w:rPr>
            <w:webHidden/>
          </w:rPr>
          <w:fldChar w:fldCharType="separate"/>
        </w:r>
        <w:r w:rsidR="00D90E15">
          <w:rPr>
            <w:webHidden/>
          </w:rPr>
          <w:t>6</w:t>
        </w:r>
        <w:r w:rsidR="00D90E15">
          <w:rPr>
            <w:webHidden/>
          </w:rPr>
          <w:fldChar w:fldCharType="end"/>
        </w:r>
      </w:hyperlink>
    </w:p>
    <w:p w:rsidR="00D90E15" w:rsidRDefault="00D20C3F">
      <w:pPr>
        <w:pStyle w:val="TOC1"/>
        <w:rPr>
          <w:rFonts w:asciiTheme="minorHAnsi" w:eastAsiaTheme="minorEastAsia" w:hAnsiTheme="minorHAnsi" w:cstheme="minorBidi"/>
        </w:rPr>
      </w:pPr>
      <w:hyperlink w:anchor="_Toc49720031" w:history="1">
        <w:r w:rsidR="00D90E15" w:rsidRPr="00C45413">
          <w:rPr>
            <w:rStyle w:val="Hyperlink"/>
          </w:rPr>
          <w:t>Slika 4: Primjer HTTP zahtjeva</w:t>
        </w:r>
        <w:r w:rsidR="00D90E15">
          <w:rPr>
            <w:webHidden/>
          </w:rPr>
          <w:tab/>
        </w:r>
        <w:r w:rsidR="00D90E15">
          <w:rPr>
            <w:webHidden/>
          </w:rPr>
          <w:fldChar w:fldCharType="begin"/>
        </w:r>
        <w:r w:rsidR="00D90E15">
          <w:rPr>
            <w:webHidden/>
          </w:rPr>
          <w:instrText xml:space="preserve"> PAGEREF _Toc49720031 \h </w:instrText>
        </w:r>
        <w:r w:rsidR="00D90E15">
          <w:rPr>
            <w:webHidden/>
          </w:rPr>
        </w:r>
        <w:r w:rsidR="00D90E15">
          <w:rPr>
            <w:webHidden/>
          </w:rPr>
          <w:fldChar w:fldCharType="separate"/>
        </w:r>
        <w:r w:rsidR="00D90E15">
          <w:rPr>
            <w:webHidden/>
          </w:rPr>
          <w:t>8</w:t>
        </w:r>
        <w:r w:rsidR="00D90E15">
          <w:rPr>
            <w:webHidden/>
          </w:rPr>
          <w:fldChar w:fldCharType="end"/>
        </w:r>
      </w:hyperlink>
    </w:p>
    <w:p w:rsidR="00D90E15" w:rsidRDefault="00D20C3F">
      <w:pPr>
        <w:pStyle w:val="TOC1"/>
        <w:rPr>
          <w:rFonts w:asciiTheme="minorHAnsi" w:eastAsiaTheme="minorEastAsia" w:hAnsiTheme="minorHAnsi" w:cstheme="minorBidi"/>
        </w:rPr>
      </w:pPr>
      <w:hyperlink w:anchor="_Toc49720032" w:history="1">
        <w:r w:rsidR="00D90E15" w:rsidRPr="00C45413">
          <w:rPr>
            <w:rStyle w:val="Hyperlink"/>
          </w:rPr>
          <w:t>Slika 5: Princip rada web poslužitelja</w:t>
        </w:r>
        <w:r w:rsidR="00D90E15">
          <w:rPr>
            <w:webHidden/>
          </w:rPr>
          <w:tab/>
        </w:r>
        <w:r w:rsidR="00D90E15">
          <w:rPr>
            <w:webHidden/>
          </w:rPr>
          <w:fldChar w:fldCharType="begin"/>
        </w:r>
        <w:r w:rsidR="00D90E15">
          <w:rPr>
            <w:webHidden/>
          </w:rPr>
          <w:instrText xml:space="preserve"> PAGEREF _Toc49720032 \h </w:instrText>
        </w:r>
        <w:r w:rsidR="00D90E15">
          <w:rPr>
            <w:webHidden/>
          </w:rPr>
        </w:r>
        <w:r w:rsidR="00D90E15">
          <w:rPr>
            <w:webHidden/>
          </w:rPr>
          <w:fldChar w:fldCharType="separate"/>
        </w:r>
        <w:r w:rsidR="00D90E15">
          <w:rPr>
            <w:webHidden/>
          </w:rPr>
          <w:t>9</w:t>
        </w:r>
        <w:r w:rsidR="00D90E15">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26" w:name="_Toc49727066"/>
      <w:r w:rsidRPr="002013BC">
        <w:lastRenderedPageBreak/>
        <w:t xml:space="preserve">Popis </w:t>
      </w:r>
      <w:r>
        <w:t>tablica</w:t>
      </w:r>
      <w:bookmarkEnd w:id="26"/>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27" w:name="_Toc49727067"/>
      <w:r w:rsidRPr="002013BC">
        <w:lastRenderedPageBreak/>
        <w:t>Prilozi</w:t>
      </w:r>
      <w:r w:rsidR="009662D6">
        <w:t xml:space="preserve"> (1, 2, …)</w:t>
      </w:r>
      <w:bookmarkEnd w:id="27"/>
    </w:p>
    <w:sectPr w:rsidR="00A026CD" w:rsidRPr="002013BC" w:rsidSect="00BE4D7E">
      <w:footerReference w:type="default" r:id="rId18"/>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0C3F" w:rsidRDefault="00D20C3F" w:rsidP="0015288B">
      <w:r>
        <w:separator/>
      </w:r>
    </w:p>
  </w:endnote>
  <w:endnote w:type="continuationSeparator" w:id="0">
    <w:p w:rsidR="00D20C3F" w:rsidRDefault="00D20C3F"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6B6" w:rsidRDefault="00B976B6">
    <w:pPr>
      <w:pStyle w:val="Footer"/>
      <w:jc w:val="right"/>
    </w:pPr>
  </w:p>
  <w:p w:rsidR="00B976B6" w:rsidRDefault="00B976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6B6" w:rsidRDefault="00B976B6">
    <w:pPr>
      <w:pStyle w:val="Footer"/>
      <w:jc w:val="right"/>
    </w:pPr>
  </w:p>
  <w:p w:rsidR="00B976B6" w:rsidRDefault="00B976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B976B6" w:rsidRDefault="00B976B6">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rsidR="00B976B6" w:rsidRDefault="00B976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976B6" w:rsidRPr="00BE4D7E" w:rsidRDefault="00B976B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B976B6" w:rsidRDefault="00B976B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B976B6" w:rsidRPr="00BE4D7E" w:rsidRDefault="00B976B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rsidR="00B976B6" w:rsidRDefault="00B976B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B976B6" w:rsidRPr="00BE4D7E" w:rsidRDefault="00B976B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rsidR="00B976B6" w:rsidRDefault="00B976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0C3F" w:rsidRDefault="00D20C3F" w:rsidP="0015288B">
      <w:r>
        <w:separator/>
      </w:r>
    </w:p>
  </w:footnote>
  <w:footnote w:type="continuationSeparator" w:id="0">
    <w:p w:rsidR="00D20C3F" w:rsidRDefault="00D20C3F"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0"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3"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4"/>
  </w:num>
  <w:num w:numId="8">
    <w:abstractNumId w:val="14"/>
  </w:num>
  <w:num w:numId="9">
    <w:abstractNumId w:val="2"/>
  </w:num>
  <w:num w:numId="10">
    <w:abstractNumId w:val="22"/>
  </w:num>
  <w:num w:numId="11">
    <w:abstractNumId w:val="23"/>
  </w:num>
  <w:num w:numId="12">
    <w:abstractNumId w:val="17"/>
  </w:num>
  <w:num w:numId="13">
    <w:abstractNumId w:val="18"/>
  </w:num>
  <w:num w:numId="14">
    <w:abstractNumId w:val="18"/>
  </w:num>
  <w:num w:numId="15">
    <w:abstractNumId w:val="21"/>
  </w:num>
  <w:num w:numId="16">
    <w:abstractNumId w:val="20"/>
  </w:num>
  <w:num w:numId="17">
    <w:abstractNumId w:val="5"/>
  </w:num>
  <w:num w:numId="18">
    <w:abstractNumId w:val="19"/>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139CB"/>
    <w:rsid w:val="00035DFA"/>
    <w:rsid w:val="00036F66"/>
    <w:rsid w:val="00045E57"/>
    <w:rsid w:val="00046935"/>
    <w:rsid w:val="00051850"/>
    <w:rsid w:val="00055048"/>
    <w:rsid w:val="00057379"/>
    <w:rsid w:val="0006251C"/>
    <w:rsid w:val="000653BB"/>
    <w:rsid w:val="00066996"/>
    <w:rsid w:val="00067014"/>
    <w:rsid w:val="000712B6"/>
    <w:rsid w:val="000716F6"/>
    <w:rsid w:val="00073952"/>
    <w:rsid w:val="00077928"/>
    <w:rsid w:val="00077DDE"/>
    <w:rsid w:val="0008292E"/>
    <w:rsid w:val="00091221"/>
    <w:rsid w:val="0009725F"/>
    <w:rsid w:val="000A11F1"/>
    <w:rsid w:val="000A47B4"/>
    <w:rsid w:val="000A5692"/>
    <w:rsid w:val="000B1319"/>
    <w:rsid w:val="000C12C8"/>
    <w:rsid w:val="000C1F05"/>
    <w:rsid w:val="000C4E65"/>
    <w:rsid w:val="000C5160"/>
    <w:rsid w:val="000C7C31"/>
    <w:rsid w:val="000D1A96"/>
    <w:rsid w:val="000F4872"/>
    <w:rsid w:val="00104971"/>
    <w:rsid w:val="00106449"/>
    <w:rsid w:val="001122DF"/>
    <w:rsid w:val="00116235"/>
    <w:rsid w:val="0011624D"/>
    <w:rsid w:val="001214FD"/>
    <w:rsid w:val="00132B3E"/>
    <w:rsid w:val="00142285"/>
    <w:rsid w:val="001433B5"/>
    <w:rsid w:val="00143BAF"/>
    <w:rsid w:val="0015288B"/>
    <w:rsid w:val="001634C9"/>
    <w:rsid w:val="001659E6"/>
    <w:rsid w:val="001700C0"/>
    <w:rsid w:val="00180360"/>
    <w:rsid w:val="00180E3A"/>
    <w:rsid w:val="001842BA"/>
    <w:rsid w:val="00192273"/>
    <w:rsid w:val="00194671"/>
    <w:rsid w:val="001A088D"/>
    <w:rsid w:val="001A48AA"/>
    <w:rsid w:val="001A4BE1"/>
    <w:rsid w:val="001C2B88"/>
    <w:rsid w:val="001C4346"/>
    <w:rsid w:val="001C45A4"/>
    <w:rsid w:val="001C77DA"/>
    <w:rsid w:val="001D5644"/>
    <w:rsid w:val="001D61EA"/>
    <w:rsid w:val="001E439B"/>
    <w:rsid w:val="001F3E15"/>
    <w:rsid w:val="001F431B"/>
    <w:rsid w:val="001F4D4F"/>
    <w:rsid w:val="001F7C81"/>
    <w:rsid w:val="002013BC"/>
    <w:rsid w:val="0020191D"/>
    <w:rsid w:val="00204741"/>
    <w:rsid w:val="00205C9A"/>
    <w:rsid w:val="002072A8"/>
    <w:rsid w:val="00211449"/>
    <w:rsid w:val="00216BBC"/>
    <w:rsid w:val="00226C1D"/>
    <w:rsid w:val="00233675"/>
    <w:rsid w:val="00233E04"/>
    <w:rsid w:val="00236CE0"/>
    <w:rsid w:val="002378D4"/>
    <w:rsid w:val="00242CD3"/>
    <w:rsid w:val="00246208"/>
    <w:rsid w:val="0025032C"/>
    <w:rsid w:val="00250F31"/>
    <w:rsid w:val="002518F9"/>
    <w:rsid w:val="00251C8D"/>
    <w:rsid w:val="00252D0E"/>
    <w:rsid w:val="0025626C"/>
    <w:rsid w:val="00256DB8"/>
    <w:rsid w:val="0025712C"/>
    <w:rsid w:val="00263159"/>
    <w:rsid w:val="00272A73"/>
    <w:rsid w:val="00280C17"/>
    <w:rsid w:val="002818B6"/>
    <w:rsid w:val="00285810"/>
    <w:rsid w:val="0029204E"/>
    <w:rsid w:val="0029425D"/>
    <w:rsid w:val="002B1A8D"/>
    <w:rsid w:val="002B3A7C"/>
    <w:rsid w:val="002B3B4E"/>
    <w:rsid w:val="002B6CB9"/>
    <w:rsid w:val="002C10F0"/>
    <w:rsid w:val="002D629C"/>
    <w:rsid w:val="002E3A14"/>
    <w:rsid w:val="002E3CAC"/>
    <w:rsid w:val="002E565D"/>
    <w:rsid w:val="002F350F"/>
    <w:rsid w:val="002F3B7D"/>
    <w:rsid w:val="002F625D"/>
    <w:rsid w:val="002F661B"/>
    <w:rsid w:val="002F70FC"/>
    <w:rsid w:val="00301F3C"/>
    <w:rsid w:val="00311AD7"/>
    <w:rsid w:val="00322999"/>
    <w:rsid w:val="0032307E"/>
    <w:rsid w:val="00335242"/>
    <w:rsid w:val="00352824"/>
    <w:rsid w:val="00353560"/>
    <w:rsid w:val="00365B40"/>
    <w:rsid w:val="00373826"/>
    <w:rsid w:val="003741C6"/>
    <w:rsid w:val="00374EAA"/>
    <w:rsid w:val="00382C15"/>
    <w:rsid w:val="003871A4"/>
    <w:rsid w:val="00387B10"/>
    <w:rsid w:val="003907E1"/>
    <w:rsid w:val="00397FB9"/>
    <w:rsid w:val="003A20F8"/>
    <w:rsid w:val="003A34D7"/>
    <w:rsid w:val="003A3F44"/>
    <w:rsid w:val="003B05A9"/>
    <w:rsid w:val="003B174F"/>
    <w:rsid w:val="003B49C2"/>
    <w:rsid w:val="003B67D1"/>
    <w:rsid w:val="003B6833"/>
    <w:rsid w:val="003D2358"/>
    <w:rsid w:val="003D3D5E"/>
    <w:rsid w:val="003D7AF9"/>
    <w:rsid w:val="003E0AD5"/>
    <w:rsid w:val="003E5C7D"/>
    <w:rsid w:val="003E5D43"/>
    <w:rsid w:val="0040605E"/>
    <w:rsid w:val="00410076"/>
    <w:rsid w:val="0042310F"/>
    <w:rsid w:val="004330FA"/>
    <w:rsid w:val="0044745A"/>
    <w:rsid w:val="004568FD"/>
    <w:rsid w:val="00461A7D"/>
    <w:rsid w:val="00477DAD"/>
    <w:rsid w:val="00482468"/>
    <w:rsid w:val="00493618"/>
    <w:rsid w:val="004A02D5"/>
    <w:rsid w:val="004A6013"/>
    <w:rsid w:val="004B05AB"/>
    <w:rsid w:val="004B0F17"/>
    <w:rsid w:val="004B1DE1"/>
    <w:rsid w:val="004B6D5D"/>
    <w:rsid w:val="004B7958"/>
    <w:rsid w:val="004F1022"/>
    <w:rsid w:val="004F2448"/>
    <w:rsid w:val="00502A10"/>
    <w:rsid w:val="00502B56"/>
    <w:rsid w:val="00504A0A"/>
    <w:rsid w:val="0051013C"/>
    <w:rsid w:val="00510D56"/>
    <w:rsid w:val="005131D4"/>
    <w:rsid w:val="005147B6"/>
    <w:rsid w:val="00515804"/>
    <w:rsid w:val="00521D4A"/>
    <w:rsid w:val="00523C01"/>
    <w:rsid w:val="005242ED"/>
    <w:rsid w:val="005257C3"/>
    <w:rsid w:val="005320A6"/>
    <w:rsid w:val="005368C9"/>
    <w:rsid w:val="00542257"/>
    <w:rsid w:val="00544048"/>
    <w:rsid w:val="00551754"/>
    <w:rsid w:val="00551AA7"/>
    <w:rsid w:val="0055770C"/>
    <w:rsid w:val="005613C1"/>
    <w:rsid w:val="00563CBE"/>
    <w:rsid w:val="00567A13"/>
    <w:rsid w:val="00572832"/>
    <w:rsid w:val="00574665"/>
    <w:rsid w:val="00575D80"/>
    <w:rsid w:val="00576DFD"/>
    <w:rsid w:val="00577BAA"/>
    <w:rsid w:val="0058305F"/>
    <w:rsid w:val="00583EB6"/>
    <w:rsid w:val="00584036"/>
    <w:rsid w:val="005850F6"/>
    <w:rsid w:val="00596007"/>
    <w:rsid w:val="005A2749"/>
    <w:rsid w:val="005A4C6F"/>
    <w:rsid w:val="005A5E64"/>
    <w:rsid w:val="005B065E"/>
    <w:rsid w:val="005B2AAE"/>
    <w:rsid w:val="005B5D18"/>
    <w:rsid w:val="005C089E"/>
    <w:rsid w:val="005C2B93"/>
    <w:rsid w:val="005C3F49"/>
    <w:rsid w:val="005C42B8"/>
    <w:rsid w:val="005C4BC4"/>
    <w:rsid w:val="005D01CC"/>
    <w:rsid w:val="005D4B9C"/>
    <w:rsid w:val="005E14E6"/>
    <w:rsid w:val="005E305A"/>
    <w:rsid w:val="005F2273"/>
    <w:rsid w:val="005F3240"/>
    <w:rsid w:val="005F4159"/>
    <w:rsid w:val="005F798B"/>
    <w:rsid w:val="0060333C"/>
    <w:rsid w:val="0061117E"/>
    <w:rsid w:val="00616F89"/>
    <w:rsid w:val="006220BF"/>
    <w:rsid w:val="00623420"/>
    <w:rsid w:val="00630026"/>
    <w:rsid w:val="00630D06"/>
    <w:rsid w:val="00640EB2"/>
    <w:rsid w:val="006427BF"/>
    <w:rsid w:val="006475F9"/>
    <w:rsid w:val="00656297"/>
    <w:rsid w:val="00657C8B"/>
    <w:rsid w:val="00660626"/>
    <w:rsid w:val="0066237C"/>
    <w:rsid w:val="00663B70"/>
    <w:rsid w:val="00663C06"/>
    <w:rsid w:val="006642E4"/>
    <w:rsid w:val="00680867"/>
    <w:rsid w:val="006944C0"/>
    <w:rsid w:val="006972CE"/>
    <w:rsid w:val="006977B7"/>
    <w:rsid w:val="006A2598"/>
    <w:rsid w:val="006A4068"/>
    <w:rsid w:val="006D2D91"/>
    <w:rsid w:val="006D6984"/>
    <w:rsid w:val="006F1CAE"/>
    <w:rsid w:val="006F50D8"/>
    <w:rsid w:val="006F6705"/>
    <w:rsid w:val="006F777C"/>
    <w:rsid w:val="007030AE"/>
    <w:rsid w:val="0070671E"/>
    <w:rsid w:val="007156FB"/>
    <w:rsid w:val="00721482"/>
    <w:rsid w:val="0072388A"/>
    <w:rsid w:val="00726974"/>
    <w:rsid w:val="00727518"/>
    <w:rsid w:val="00730158"/>
    <w:rsid w:val="007338DB"/>
    <w:rsid w:val="007377D6"/>
    <w:rsid w:val="00740F9C"/>
    <w:rsid w:val="0074495C"/>
    <w:rsid w:val="007508E1"/>
    <w:rsid w:val="00754767"/>
    <w:rsid w:val="0076131F"/>
    <w:rsid w:val="00761CFE"/>
    <w:rsid w:val="0076343E"/>
    <w:rsid w:val="007826B3"/>
    <w:rsid w:val="0078295B"/>
    <w:rsid w:val="007858C2"/>
    <w:rsid w:val="007859E1"/>
    <w:rsid w:val="007861F9"/>
    <w:rsid w:val="00791C80"/>
    <w:rsid w:val="007936EA"/>
    <w:rsid w:val="0079453C"/>
    <w:rsid w:val="0079623B"/>
    <w:rsid w:val="007A295F"/>
    <w:rsid w:val="007A2ED1"/>
    <w:rsid w:val="007A4F58"/>
    <w:rsid w:val="007B4C8D"/>
    <w:rsid w:val="007C156B"/>
    <w:rsid w:val="007D104D"/>
    <w:rsid w:val="007D5762"/>
    <w:rsid w:val="007E278D"/>
    <w:rsid w:val="007F2F2E"/>
    <w:rsid w:val="007F43C9"/>
    <w:rsid w:val="008064F8"/>
    <w:rsid w:val="00813050"/>
    <w:rsid w:val="00814121"/>
    <w:rsid w:val="008161A9"/>
    <w:rsid w:val="00822C61"/>
    <w:rsid w:val="00824D8A"/>
    <w:rsid w:val="00824D98"/>
    <w:rsid w:val="008419D1"/>
    <w:rsid w:val="00841EBA"/>
    <w:rsid w:val="008434CD"/>
    <w:rsid w:val="008454B1"/>
    <w:rsid w:val="0084553E"/>
    <w:rsid w:val="0084609D"/>
    <w:rsid w:val="0084689B"/>
    <w:rsid w:val="00846EC1"/>
    <w:rsid w:val="008471A0"/>
    <w:rsid w:val="008546C3"/>
    <w:rsid w:val="0088116C"/>
    <w:rsid w:val="00886077"/>
    <w:rsid w:val="00890281"/>
    <w:rsid w:val="0089260D"/>
    <w:rsid w:val="008A4A68"/>
    <w:rsid w:val="008B6F7C"/>
    <w:rsid w:val="008C042F"/>
    <w:rsid w:val="008C05BD"/>
    <w:rsid w:val="008C5516"/>
    <w:rsid w:val="008E2305"/>
    <w:rsid w:val="008E61CE"/>
    <w:rsid w:val="008E6F8B"/>
    <w:rsid w:val="008F26FC"/>
    <w:rsid w:val="008F6705"/>
    <w:rsid w:val="00900B65"/>
    <w:rsid w:val="00901FB5"/>
    <w:rsid w:val="00913DF3"/>
    <w:rsid w:val="00914A7E"/>
    <w:rsid w:val="00914BD6"/>
    <w:rsid w:val="009214AE"/>
    <w:rsid w:val="00925287"/>
    <w:rsid w:val="0092713F"/>
    <w:rsid w:val="00931C3A"/>
    <w:rsid w:val="00933665"/>
    <w:rsid w:val="009362A3"/>
    <w:rsid w:val="00956333"/>
    <w:rsid w:val="00957C2A"/>
    <w:rsid w:val="00957E23"/>
    <w:rsid w:val="009613CA"/>
    <w:rsid w:val="00961D7E"/>
    <w:rsid w:val="00963EBC"/>
    <w:rsid w:val="009662D6"/>
    <w:rsid w:val="00967608"/>
    <w:rsid w:val="00972979"/>
    <w:rsid w:val="00973340"/>
    <w:rsid w:val="00994280"/>
    <w:rsid w:val="0099513D"/>
    <w:rsid w:val="009963EE"/>
    <w:rsid w:val="009A7AF8"/>
    <w:rsid w:val="009C0173"/>
    <w:rsid w:val="009C0DE9"/>
    <w:rsid w:val="009C32AB"/>
    <w:rsid w:val="009D05CE"/>
    <w:rsid w:val="009D4057"/>
    <w:rsid w:val="009E13C8"/>
    <w:rsid w:val="009E4464"/>
    <w:rsid w:val="009E5418"/>
    <w:rsid w:val="009F6BC3"/>
    <w:rsid w:val="00A026CD"/>
    <w:rsid w:val="00A042C6"/>
    <w:rsid w:val="00A0479C"/>
    <w:rsid w:val="00A0608F"/>
    <w:rsid w:val="00A1705F"/>
    <w:rsid w:val="00A23AF2"/>
    <w:rsid w:val="00A24C5C"/>
    <w:rsid w:val="00A30762"/>
    <w:rsid w:val="00A30AEA"/>
    <w:rsid w:val="00A422DB"/>
    <w:rsid w:val="00A456BB"/>
    <w:rsid w:val="00A47F37"/>
    <w:rsid w:val="00A6210C"/>
    <w:rsid w:val="00A65F22"/>
    <w:rsid w:val="00A7227A"/>
    <w:rsid w:val="00A738AF"/>
    <w:rsid w:val="00A815E9"/>
    <w:rsid w:val="00A82589"/>
    <w:rsid w:val="00A84225"/>
    <w:rsid w:val="00A8689A"/>
    <w:rsid w:val="00A923FE"/>
    <w:rsid w:val="00A93678"/>
    <w:rsid w:val="00A961F7"/>
    <w:rsid w:val="00AA00E3"/>
    <w:rsid w:val="00AA11C2"/>
    <w:rsid w:val="00AA6D71"/>
    <w:rsid w:val="00AA7A62"/>
    <w:rsid w:val="00AB0FA2"/>
    <w:rsid w:val="00AB2373"/>
    <w:rsid w:val="00AB4F0B"/>
    <w:rsid w:val="00AC2A0D"/>
    <w:rsid w:val="00AC2E52"/>
    <w:rsid w:val="00AD26F7"/>
    <w:rsid w:val="00AD6A78"/>
    <w:rsid w:val="00AE4B1E"/>
    <w:rsid w:val="00AE5256"/>
    <w:rsid w:val="00B00E18"/>
    <w:rsid w:val="00B0460D"/>
    <w:rsid w:val="00B07B93"/>
    <w:rsid w:val="00B17BF6"/>
    <w:rsid w:val="00B218F8"/>
    <w:rsid w:val="00B27903"/>
    <w:rsid w:val="00B33801"/>
    <w:rsid w:val="00B40800"/>
    <w:rsid w:val="00B408C6"/>
    <w:rsid w:val="00B41850"/>
    <w:rsid w:val="00B44523"/>
    <w:rsid w:val="00B60795"/>
    <w:rsid w:val="00B62759"/>
    <w:rsid w:val="00B66155"/>
    <w:rsid w:val="00B73718"/>
    <w:rsid w:val="00B74A14"/>
    <w:rsid w:val="00B77120"/>
    <w:rsid w:val="00B85C48"/>
    <w:rsid w:val="00B862E2"/>
    <w:rsid w:val="00B87F46"/>
    <w:rsid w:val="00B94E49"/>
    <w:rsid w:val="00B976B6"/>
    <w:rsid w:val="00BA1DA9"/>
    <w:rsid w:val="00BA2DFD"/>
    <w:rsid w:val="00BB2366"/>
    <w:rsid w:val="00BC3E27"/>
    <w:rsid w:val="00BD2B24"/>
    <w:rsid w:val="00BD3F8A"/>
    <w:rsid w:val="00BD4EAE"/>
    <w:rsid w:val="00BD6690"/>
    <w:rsid w:val="00BE37FC"/>
    <w:rsid w:val="00BE383D"/>
    <w:rsid w:val="00BE4389"/>
    <w:rsid w:val="00BE4D7E"/>
    <w:rsid w:val="00BE7125"/>
    <w:rsid w:val="00C02893"/>
    <w:rsid w:val="00C03FBF"/>
    <w:rsid w:val="00C103FB"/>
    <w:rsid w:val="00C13000"/>
    <w:rsid w:val="00C13906"/>
    <w:rsid w:val="00C16C5F"/>
    <w:rsid w:val="00C16C79"/>
    <w:rsid w:val="00C34C29"/>
    <w:rsid w:val="00C35BBB"/>
    <w:rsid w:val="00C3607C"/>
    <w:rsid w:val="00C36398"/>
    <w:rsid w:val="00C36E9E"/>
    <w:rsid w:val="00C55570"/>
    <w:rsid w:val="00C61D54"/>
    <w:rsid w:val="00C64CF9"/>
    <w:rsid w:val="00C64F91"/>
    <w:rsid w:val="00C838FB"/>
    <w:rsid w:val="00C90D50"/>
    <w:rsid w:val="00C90FCE"/>
    <w:rsid w:val="00CA29AD"/>
    <w:rsid w:val="00CA3E21"/>
    <w:rsid w:val="00CA4501"/>
    <w:rsid w:val="00CA5012"/>
    <w:rsid w:val="00CB6629"/>
    <w:rsid w:val="00CB78DE"/>
    <w:rsid w:val="00CC6D3D"/>
    <w:rsid w:val="00CC7421"/>
    <w:rsid w:val="00CC7FF7"/>
    <w:rsid w:val="00CE3498"/>
    <w:rsid w:val="00CF2E13"/>
    <w:rsid w:val="00D050D0"/>
    <w:rsid w:val="00D0522D"/>
    <w:rsid w:val="00D05559"/>
    <w:rsid w:val="00D06868"/>
    <w:rsid w:val="00D132D5"/>
    <w:rsid w:val="00D20C3F"/>
    <w:rsid w:val="00D32DD7"/>
    <w:rsid w:val="00D35850"/>
    <w:rsid w:val="00D570A0"/>
    <w:rsid w:val="00D6124B"/>
    <w:rsid w:val="00D6677A"/>
    <w:rsid w:val="00D730E6"/>
    <w:rsid w:val="00D845C8"/>
    <w:rsid w:val="00D84654"/>
    <w:rsid w:val="00D855E8"/>
    <w:rsid w:val="00D90E15"/>
    <w:rsid w:val="00D94E8E"/>
    <w:rsid w:val="00DA1967"/>
    <w:rsid w:val="00DB10CC"/>
    <w:rsid w:val="00DB2272"/>
    <w:rsid w:val="00DB5A48"/>
    <w:rsid w:val="00DB667C"/>
    <w:rsid w:val="00DD7A63"/>
    <w:rsid w:val="00DE2A32"/>
    <w:rsid w:val="00DE49C2"/>
    <w:rsid w:val="00DF32E9"/>
    <w:rsid w:val="00DF67B3"/>
    <w:rsid w:val="00E020B5"/>
    <w:rsid w:val="00E0605C"/>
    <w:rsid w:val="00E16292"/>
    <w:rsid w:val="00E21342"/>
    <w:rsid w:val="00E22375"/>
    <w:rsid w:val="00E224E7"/>
    <w:rsid w:val="00E263D2"/>
    <w:rsid w:val="00E32F31"/>
    <w:rsid w:val="00E37E26"/>
    <w:rsid w:val="00E42585"/>
    <w:rsid w:val="00E4453E"/>
    <w:rsid w:val="00E445BB"/>
    <w:rsid w:val="00E44BE1"/>
    <w:rsid w:val="00E46DE9"/>
    <w:rsid w:val="00E50E62"/>
    <w:rsid w:val="00E53DC9"/>
    <w:rsid w:val="00E544B1"/>
    <w:rsid w:val="00E633DF"/>
    <w:rsid w:val="00E64AD7"/>
    <w:rsid w:val="00E70AC2"/>
    <w:rsid w:val="00E72435"/>
    <w:rsid w:val="00E72E78"/>
    <w:rsid w:val="00E74A93"/>
    <w:rsid w:val="00E75E5A"/>
    <w:rsid w:val="00E91348"/>
    <w:rsid w:val="00E91FE0"/>
    <w:rsid w:val="00EA1F8C"/>
    <w:rsid w:val="00EA4DB1"/>
    <w:rsid w:val="00EA7310"/>
    <w:rsid w:val="00EB0B35"/>
    <w:rsid w:val="00EB27D8"/>
    <w:rsid w:val="00EB5EF1"/>
    <w:rsid w:val="00EB6D6A"/>
    <w:rsid w:val="00EC0453"/>
    <w:rsid w:val="00EC3B14"/>
    <w:rsid w:val="00ED4A1A"/>
    <w:rsid w:val="00EE1106"/>
    <w:rsid w:val="00EE1EF6"/>
    <w:rsid w:val="00EE6FA7"/>
    <w:rsid w:val="00EF6824"/>
    <w:rsid w:val="00EF74D3"/>
    <w:rsid w:val="00F04952"/>
    <w:rsid w:val="00F13C02"/>
    <w:rsid w:val="00F1565E"/>
    <w:rsid w:val="00F16A3C"/>
    <w:rsid w:val="00F22B8F"/>
    <w:rsid w:val="00F24A6C"/>
    <w:rsid w:val="00F33248"/>
    <w:rsid w:val="00F41073"/>
    <w:rsid w:val="00F412E3"/>
    <w:rsid w:val="00F41B8E"/>
    <w:rsid w:val="00F434BB"/>
    <w:rsid w:val="00F43F47"/>
    <w:rsid w:val="00F46A90"/>
    <w:rsid w:val="00F4776B"/>
    <w:rsid w:val="00F518DC"/>
    <w:rsid w:val="00F61912"/>
    <w:rsid w:val="00F62006"/>
    <w:rsid w:val="00F64E78"/>
    <w:rsid w:val="00F72BF1"/>
    <w:rsid w:val="00F7594D"/>
    <w:rsid w:val="00F841F9"/>
    <w:rsid w:val="00F84B2B"/>
    <w:rsid w:val="00F858F1"/>
    <w:rsid w:val="00F9008B"/>
    <w:rsid w:val="00F91DF4"/>
    <w:rsid w:val="00F95C99"/>
    <w:rsid w:val="00FB1F07"/>
    <w:rsid w:val="00FB21E7"/>
    <w:rsid w:val="00FB5F79"/>
    <w:rsid w:val="00FB7AB3"/>
    <w:rsid w:val="00FC1517"/>
    <w:rsid w:val="00FC1813"/>
    <w:rsid w:val="00FC5B08"/>
    <w:rsid w:val="00FC72D0"/>
    <w:rsid w:val="00FD0CD5"/>
    <w:rsid w:val="00FD1F41"/>
    <w:rsid w:val="00FE7A9A"/>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1E3BD6"/>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04E"/>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1BECF1-6CAE-4903-9A05-E4DF66B72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8</TotalTime>
  <Pages>24</Pages>
  <Words>6897</Words>
  <Characters>39318</Characters>
  <Application>Microsoft Office Word</Application>
  <DocSecurity>0</DocSecurity>
  <Lines>327</Lines>
  <Paragraphs>9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287</cp:revision>
  <cp:lastPrinted>2012-11-30T11:54:00Z</cp:lastPrinted>
  <dcterms:created xsi:type="dcterms:W3CDTF">2017-11-13T12:09:00Z</dcterms:created>
  <dcterms:modified xsi:type="dcterms:W3CDTF">2020-08-3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